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089814450"/>
        <w:docPartObj>
          <w:docPartGallery w:val="Cover Pages"/>
          <w:docPartUnique/>
        </w:docPartObj>
      </w:sdtPr>
      <w:sdtEndPr/>
      <w:sdtContent>
        <w:p w14:paraId="54E7106A" w14:textId="0800C463" w:rsidR="00BE2AB8" w:rsidRDefault="00BE2AB8">
          <w:r>
            <w:rPr>
              <w:noProof/>
            </w:rPr>
            <mc:AlternateContent>
              <mc:Choice Requires="wpg">
                <w:drawing>
                  <wp:anchor distT="0" distB="0" distL="114300" distR="114300" simplePos="0" relativeHeight="251659264" behindDoc="1" locked="0" layoutInCell="1" allowOverlap="1" wp14:anchorId="3F6D9C15" wp14:editId="6B09A8D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5BE7C720" w14:textId="36EB4BFF" w:rsidR="00BE2AB8" w:rsidRDefault="00BE2AB8">
                                      <w:pPr>
                                        <w:pStyle w:val="NoSpacing"/>
                                        <w:spacing w:before="120"/>
                                        <w:jc w:val="center"/>
                                        <w:rPr>
                                          <w:color w:val="FFFFFF" w:themeColor="background1"/>
                                        </w:rPr>
                                      </w:pPr>
                                      <w:r>
                                        <w:rPr>
                                          <w:color w:val="FFFFFF" w:themeColor="background1"/>
                                        </w:rPr>
                                        <w:t>Mr. NJG Thokoa</w:t>
                                      </w:r>
                                    </w:p>
                                  </w:sdtContent>
                                </w:sdt>
                                <w:p w14:paraId="65CF0A2A" w14:textId="2E4E2AD5" w:rsidR="00BE2AB8" w:rsidRDefault="004B45EB">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EndPr/>
                                    <w:sdtContent>
                                      <w:r w:rsidR="00600D97">
                                        <w:rPr>
                                          <w:caps/>
                                          <w:color w:val="FFFFFF" w:themeColor="background1"/>
                                        </w:rPr>
                                        <w:t>25</w:t>
                                      </w:r>
                                      <w:r w:rsidR="00712F6B">
                                        <w:rPr>
                                          <w:caps/>
                                          <w:color w:val="FFFFFF" w:themeColor="background1"/>
                                        </w:rPr>
                                        <w:t>/0</w:t>
                                      </w:r>
                                      <w:r w:rsidR="00C15F79">
                                        <w:rPr>
                                          <w:caps/>
                                          <w:color w:val="FFFFFF" w:themeColor="background1"/>
                                        </w:rPr>
                                        <w:t>9</w:t>
                                      </w:r>
                                      <w:r w:rsidR="00712F6B">
                                        <w:rPr>
                                          <w:caps/>
                                          <w:color w:val="FFFFFF" w:themeColor="background1"/>
                                        </w:rPr>
                                        <w:t>/2018</w:t>
                                      </w:r>
                                    </w:sdtContent>
                                  </w:sdt>
                                  <w:r w:rsidR="00BE2AB8">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712F6B">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0" w:name="_Hlk512927243" w:displacedByCustomXml="next"/>
                                <w:bookmarkStart w:id="1" w:name="_Hlk512927242" w:displacedByCustomXml="nex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08F815CF" w14:textId="5E475790" w:rsidR="00BE2AB8" w:rsidRDefault="00BE2AB8">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 xml:space="preserve">An </w:t>
                                      </w:r>
                                      <w:r w:rsidR="00712F6B">
                                        <w:rPr>
                                          <w:rFonts w:asciiTheme="majorHAnsi" w:eastAsiaTheme="majorEastAsia" w:hAnsiTheme="majorHAnsi" w:cstheme="majorBidi"/>
                                          <w:caps/>
                                          <w:color w:val="4472C4" w:themeColor="accent1"/>
                                          <w:sz w:val="72"/>
                                          <w:szCs w:val="72"/>
                                        </w:rPr>
                                        <w:t xml:space="preserve">Active Mode Content Based </w:t>
                                      </w:r>
                                      <w:proofErr w:type="gramStart"/>
                                      <w:r w:rsidR="00712F6B">
                                        <w:rPr>
                                          <w:rFonts w:asciiTheme="majorHAnsi" w:eastAsiaTheme="majorEastAsia" w:hAnsiTheme="majorHAnsi" w:cstheme="majorBidi"/>
                                          <w:caps/>
                                          <w:color w:val="4472C4" w:themeColor="accent1"/>
                                          <w:sz w:val="72"/>
                                          <w:szCs w:val="72"/>
                                        </w:rPr>
                                        <w:t>Stylometric  identification</w:t>
                                      </w:r>
                                      <w:proofErr w:type="gramEnd"/>
                                      <w:r w:rsidR="00712F6B">
                                        <w:rPr>
                                          <w:rFonts w:asciiTheme="majorHAnsi" w:eastAsiaTheme="majorEastAsia" w:hAnsiTheme="majorHAnsi" w:cstheme="majorBidi"/>
                                          <w:caps/>
                                          <w:color w:val="4472C4" w:themeColor="accent1"/>
                                          <w:sz w:val="72"/>
                                          <w:szCs w:val="72"/>
                                        </w:rPr>
                                        <w:t xml:space="preserve"> framework For the mitigation of phishing attacks</w:t>
                                      </w:r>
                                    </w:p>
                                  </w:sdtContent>
                                </w:sdt>
                                <w:bookmarkEnd w:id="0" w:displacedByCustomXml="prev"/>
                                <w:bookmarkEnd w:id="1" w:displacedByCustomXml="prev"/>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3F6D9C15"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5BE7C720" w14:textId="36EB4BFF" w:rsidR="00BE2AB8" w:rsidRDefault="00BE2AB8">
                                <w:pPr>
                                  <w:pStyle w:val="NoSpacing"/>
                                  <w:spacing w:before="120"/>
                                  <w:jc w:val="center"/>
                                  <w:rPr>
                                    <w:color w:val="FFFFFF" w:themeColor="background1"/>
                                  </w:rPr>
                                </w:pPr>
                                <w:r>
                                  <w:rPr>
                                    <w:color w:val="FFFFFF" w:themeColor="background1"/>
                                  </w:rPr>
                                  <w:t>Mr. NJG Thokoa</w:t>
                                </w:r>
                              </w:p>
                            </w:sdtContent>
                          </w:sdt>
                          <w:p w14:paraId="65CF0A2A" w14:textId="2E4E2AD5" w:rsidR="00BE2AB8" w:rsidRDefault="004B45EB">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EndPr/>
                              <w:sdtContent>
                                <w:r w:rsidR="00600D97">
                                  <w:rPr>
                                    <w:caps/>
                                    <w:color w:val="FFFFFF" w:themeColor="background1"/>
                                  </w:rPr>
                                  <w:t>25</w:t>
                                </w:r>
                                <w:r w:rsidR="00712F6B">
                                  <w:rPr>
                                    <w:caps/>
                                    <w:color w:val="FFFFFF" w:themeColor="background1"/>
                                  </w:rPr>
                                  <w:t>/0</w:t>
                                </w:r>
                                <w:r w:rsidR="00C15F79">
                                  <w:rPr>
                                    <w:caps/>
                                    <w:color w:val="FFFFFF" w:themeColor="background1"/>
                                  </w:rPr>
                                  <w:t>9</w:t>
                                </w:r>
                                <w:r w:rsidR="00712F6B">
                                  <w:rPr>
                                    <w:caps/>
                                    <w:color w:val="FFFFFF" w:themeColor="background1"/>
                                  </w:rPr>
                                  <w:t>/2018</w:t>
                                </w:r>
                              </w:sdtContent>
                            </w:sdt>
                            <w:r w:rsidR="00BE2AB8">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712F6B">
                                  <w:rPr>
                                    <w:color w:val="FFFFFF" w:themeColor="background1"/>
                                  </w:rPr>
                                  <w:t xml:space="preserve">     </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bookmarkStart w:id="2" w:name="_Hlk512927243" w:displacedByCustomXml="next"/>
                          <w:bookmarkStart w:id="3" w:name="_Hlk512927242" w:displacedByCustomXml="nex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08F815CF" w14:textId="5E475790" w:rsidR="00BE2AB8" w:rsidRDefault="00BE2AB8">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 xml:space="preserve">An </w:t>
                                </w:r>
                                <w:r w:rsidR="00712F6B">
                                  <w:rPr>
                                    <w:rFonts w:asciiTheme="majorHAnsi" w:eastAsiaTheme="majorEastAsia" w:hAnsiTheme="majorHAnsi" w:cstheme="majorBidi"/>
                                    <w:caps/>
                                    <w:color w:val="4472C4" w:themeColor="accent1"/>
                                    <w:sz w:val="72"/>
                                    <w:szCs w:val="72"/>
                                  </w:rPr>
                                  <w:t xml:space="preserve">Active Mode Content Based </w:t>
                                </w:r>
                                <w:proofErr w:type="gramStart"/>
                                <w:r w:rsidR="00712F6B">
                                  <w:rPr>
                                    <w:rFonts w:asciiTheme="majorHAnsi" w:eastAsiaTheme="majorEastAsia" w:hAnsiTheme="majorHAnsi" w:cstheme="majorBidi"/>
                                    <w:caps/>
                                    <w:color w:val="4472C4" w:themeColor="accent1"/>
                                    <w:sz w:val="72"/>
                                    <w:szCs w:val="72"/>
                                  </w:rPr>
                                  <w:t>Stylometric  identification</w:t>
                                </w:r>
                                <w:proofErr w:type="gramEnd"/>
                                <w:r w:rsidR="00712F6B">
                                  <w:rPr>
                                    <w:rFonts w:asciiTheme="majorHAnsi" w:eastAsiaTheme="majorEastAsia" w:hAnsiTheme="majorHAnsi" w:cstheme="majorBidi"/>
                                    <w:caps/>
                                    <w:color w:val="4472C4" w:themeColor="accent1"/>
                                    <w:sz w:val="72"/>
                                    <w:szCs w:val="72"/>
                                  </w:rPr>
                                  <w:t xml:space="preserve"> framework For the mitigation of phishing attacks</w:t>
                                </w:r>
                              </w:p>
                            </w:sdtContent>
                          </w:sdt>
                          <w:bookmarkEnd w:id="2" w:displacedByCustomXml="prev"/>
                          <w:bookmarkEnd w:id="3" w:displacedByCustomXml="prev"/>
                        </w:txbxContent>
                      </v:textbox>
                    </v:shape>
                    <w10:wrap anchorx="page" anchory="page"/>
                  </v:group>
                </w:pict>
              </mc:Fallback>
            </mc:AlternateContent>
          </w:r>
        </w:p>
        <w:p w14:paraId="6222729B" w14:textId="4C277572" w:rsidR="00BE2AB8" w:rsidRDefault="00BE2AB8">
          <w:r>
            <w:br w:type="page"/>
          </w:r>
        </w:p>
      </w:sdtContent>
    </w:sdt>
    <w:p w14:paraId="578BDE21" w14:textId="485980EA" w:rsidR="00712F6B" w:rsidRDefault="00712F6B" w:rsidP="00CF2E1A">
      <w:pPr>
        <w:pStyle w:val="Heading1"/>
      </w:pPr>
      <w:r>
        <w:lastRenderedPageBreak/>
        <w:t>Research Title</w:t>
      </w:r>
    </w:p>
    <w:p w14:paraId="2CB36574" w14:textId="77777777" w:rsidR="007934B6" w:rsidRPr="007934B6" w:rsidRDefault="007934B6" w:rsidP="007934B6"/>
    <w:p w14:paraId="5425F797" w14:textId="55AEDE20" w:rsidR="00712F6B" w:rsidRDefault="007934B6" w:rsidP="00712F6B">
      <w:r w:rsidRPr="007934B6">
        <w:t>AN ACTIVE MODE CONTENT BASED STYLOMETRIC IDENTIFICATION FRAMEWORK FOR THE MITIGATION OF PHISHING ATTACKS</w:t>
      </w:r>
    </w:p>
    <w:p w14:paraId="20FCB50C" w14:textId="08A8038B" w:rsidR="00712F6B" w:rsidRDefault="00712F6B" w:rsidP="00712F6B">
      <w:pPr>
        <w:pStyle w:val="Heading1"/>
      </w:pPr>
      <w:r>
        <w:t>Abstract</w:t>
      </w:r>
    </w:p>
    <w:p w14:paraId="309C8E57" w14:textId="010D7BD6" w:rsidR="00712F6B" w:rsidRDefault="00712F6B" w:rsidP="00712F6B"/>
    <w:p w14:paraId="7D547BF8" w14:textId="54EAFC45" w:rsidR="00712F6B" w:rsidRDefault="00233486" w:rsidP="00712F6B">
      <w:r>
        <w:t xml:space="preserve">Public </w:t>
      </w:r>
      <w:r w:rsidR="007268A6" w:rsidRPr="007268A6">
        <w:t xml:space="preserve">Cloud Computing is used to deliver applications through the internet as a service to the consumers. Public cloud resources from Cloud Providers such as Googles services are open to using to the </w:t>
      </w:r>
      <w:proofErr w:type="gramStart"/>
      <w:r w:rsidR="007268A6" w:rsidRPr="007268A6">
        <w:t>general public</w:t>
      </w:r>
      <w:proofErr w:type="gramEnd"/>
      <w:r w:rsidR="007268A6" w:rsidRPr="007268A6">
        <w:t xml:space="preserve">. </w:t>
      </w:r>
      <w:proofErr w:type="gramStart"/>
      <w:r w:rsidR="007268A6" w:rsidRPr="007268A6">
        <w:t>Therefore</w:t>
      </w:r>
      <w:proofErr w:type="gramEnd"/>
      <w:r w:rsidR="007268A6" w:rsidRPr="007268A6">
        <w:t xml:space="preserve"> the Public Cloud is susceptible to cybercrime attacks, particularly Phishing attacks. Spear Phishing attacks in the cloud, are targeted attacks whereby targeted end-users release sensitive information to the attacker, through the attackers use of impersonation of the trusted organization. This attack has a higher success rate than the other phishing techniques. This research paper, therefore, describes a Stylometric Detection Framework, which is derived from an Anti-Spear Phishing Content-based Authorship Identification (ASCAI) framework, to detect and block mismatched emails from a received email body and the studied stylometric style of the original author who the account in the public cloud belongs to. The exploration into the Summary of Current Solutions channels the methodology to be followed in this research. The previous ASCAI solution was highly susceptible to false positives due to the limited implementation of the data extraction and the classification accuracy of 87% which could be improved. The use of supervised learning techniques is used to build a model that focuses on the </w:t>
      </w:r>
      <w:proofErr w:type="spellStart"/>
      <w:r w:rsidR="007268A6" w:rsidRPr="007268A6">
        <w:t>behavioral</w:t>
      </w:r>
      <w:proofErr w:type="spellEnd"/>
      <w:r w:rsidR="007268A6" w:rsidRPr="007268A6">
        <w:t xml:space="preserve"> biometrics of the content</w:t>
      </w:r>
      <w:proofErr w:type="gramStart"/>
      <w:r w:rsidR="007268A6" w:rsidRPr="007268A6">
        <w:t>, in particular, the</w:t>
      </w:r>
      <w:proofErr w:type="gramEnd"/>
      <w:r w:rsidR="007268A6" w:rsidRPr="007268A6">
        <w:t xml:space="preserve"> </w:t>
      </w:r>
      <w:proofErr w:type="spellStart"/>
      <w:r w:rsidR="007268A6" w:rsidRPr="007268A6">
        <w:t>stylometrics</w:t>
      </w:r>
      <w:proofErr w:type="spellEnd"/>
      <w:r w:rsidR="007268A6" w:rsidRPr="007268A6">
        <w:t>, similar to the ASCAI module. This is then integrated into a software component that can be used to block emails if the Stylometric model detects an anomaly in the email body. Ultimately, the proposed approach will lead to the decrease in spear phishing attacks and increase the detection rate of spear phishing attacks in the public cloud.</w:t>
      </w:r>
    </w:p>
    <w:p w14:paraId="281A5FFE" w14:textId="16E168FF" w:rsidR="00712F6B" w:rsidRDefault="00712F6B" w:rsidP="00712F6B"/>
    <w:p w14:paraId="6085AA51" w14:textId="50119DBA" w:rsidR="00712F6B" w:rsidRDefault="00712F6B" w:rsidP="00712F6B">
      <w:pPr>
        <w:pStyle w:val="Heading1"/>
      </w:pPr>
      <w:r>
        <w:t>Keywords</w:t>
      </w:r>
    </w:p>
    <w:p w14:paraId="4EDCCA0D" w14:textId="07403AA1" w:rsidR="00712F6B" w:rsidRDefault="00712F6B" w:rsidP="00712F6B"/>
    <w:p w14:paraId="4615E72A" w14:textId="45B5FDE2" w:rsidR="00712F6B" w:rsidRPr="00712F6B" w:rsidRDefault="00712F6B" w:rsidP="00712F6B">
      <w:proofErr w:type="spellStart"/>
      <w:r>
        <w:t>Stylometrics</w:t>
      </w:r>
      <w:proofErr w:type="spellEnd"/>
      <w:r>
        <w:t>; Public Cloud; Phishing</w:t>
      </w:r>
      <w:r w:rsidR="00F8478A">
        <w:t xml:space="preserve"> Attack</w:t>
      </w:r>
      <w:r>
        <w:t>; Headers; Body</w:t>
      </w:r>
      <w:r w:rsidR="007934B6">
        <w:t>; Detection</w:t>
      </w:r>
      <w:r w:rsidR="003C1C4F">
        <w:t xml:space="preserve">; </w:t>
      </w:r>
      <w:r w:rsidR="00CF7BAD">
        <w:t>Authorship Identification</w:t>
      </w:r>
    </w:p>
    <w:p w14:paraId="37E6D365" w14:textId="77777777" w:rsidR="00712F6B" w:rsidRDefault="00712F6B">
      <w:pPr>
        <w:rPr>
          <w:rFonts w:asciiTheme="majorHAnsi" w:eastAsiaTheme="majorEastAsia" w:hAnsiTheme="majorHAnsi" w:cstheme="majorBidi"/>
          <w:color w:val="2F5496" w:themeColor="accent1" w:themeShade="BF"/>
          <w:sz w:val="32"/>
          <w:szCs w:val="32"/>
        </w:rPr>
      </w:pPr>
      <w:r>
        <w:br w:type="page"/>
      </w:r>
    </w:p>
    <w:p w14:paraId="7132FDB7" w14:textId="2BD57B45" w:rsidR="006D2769" w:rsidRDefault="00CF2E1A" w:rsidP="00CF2E1A">
      <w:pPr>
        <w:pStyle w:val="Heading1"/>
      </w:pPr>
      <w:r>
        <w:lastRenderedPageBreak/>
        <w:t>Introduction</w:t>
      </w:r>
    </w:p>
    <w:p w14:paraId="4844AF76" w14:textId="60729F21" w:rsidR="00CF2E1A" w:rsidRDefault="00CF2E1A" w:rsidP="00CF2E1A"/>
    <w:p w14:paraId="284F96C5" w14:textId="0065256F" w:rsidR="00CF2E1A" w:rsidRDefault="00CF2E1A" w:rsidP="00CF2E1A">
      <w:pPr>
        <w:pStyle w:val="Heading2"/>
      </w:pPr>
      <w:r>
        <w:t>Cloud Computing</w:t>
      </w:r>
    </w:p>
    <w:p w14:paraId="4359C813" w14:textId="665D55F2" w:rsidR="00CF2E1A" w:rsidRDefault="00CF2E1A" w:rsidP="00CF2E1A"/>
    <w:p w14:paraId="25B7135C" w14:textId="759F3E24" w:rsidR="00CF2E1A" w:rsidRDefault="00900184" w:rsidP="00CF2E1A">
      <w:r>
        <w:t xml:space="preserve">Computing and technology continuously </w:t>
      </w:r>
      <w:r w:rsidRPr="000373DB">
        <w:rPr>
          <w:noProof/>
        </w:rPr>
        <w:t>advance</w:t>
      </w:r>
      <w:r>
        <w:t xml:space="preserve"> in the Information Technology industry to improve processes that assist in meeting business</w:t>
      </w:r>
      <w:r w:rsidR="0080602A">
        <w:t xml:space="preserve"> and consumer</w:t>
      </w:r>
      <w:r>
        <w:t xml:space="preserve"> objectives and </w:t>
      </w:r>
      <w:r w:rsidR="0080602A">
        <w:t>improving consumer satisfaction</w:t>
      </w:r>
      <w:r w:rsidR="00CF2E1A">
        <w:t xml:space="preserve">. </w:t>
      </w:r>
      <w:r w:rsidR="0080602A">
        <w:t>However</w:t>
      </w:r>
      <w:r w:rsidR="00CF2E1A">
        <w:t xml:space="preserve">, </w:t>
      </w:r>
      <w:r w:rsidR="0080602A">
        <w:t xml:space="preserve">innovated resources do tend to have higher upfront costs. Therefore, not many businesses or consumers can afford to purchase these resources. </w:t>
      </w:r>
      <w:r w:rsidR="00825C35">
        <w:t xml:space="preserve">In addition, with the </w:t>
      </w:r>
      <w:r w:rsidR="000373DB">
        <w:rPr>
          <w:noProof/>
        </w:rPr>
        <w:t>e</w:t>
      </w:r>
      <w:r w:rsidR="00825C35" w:rsidRPr="000373DB">
        <w:rPr>
          <w:noProof/>
        </w:rPr>
        <w:t>mergence</w:t>
      </w:r>
      <w:r w:rsidR="00825C35">
        <w:t xml:space="preserve"> of the internet in this generation, the expense of storage as well as the consumption of power by computing components has increased </w:t>
      </w:r>
      <w:r w:rsidR="00D861E3">
        <w:fldChar w:fldCharType="begin" w:fldLock="1"/>
      </w:r>
      <w:r w:rsidR="00250FF5">
        <w:instrText>ADDIN CSL_CITATION {"citationItems":[{"id":"ITEM-1","itemData":{"DOI":"10.1109/COMPSAC.2016.105","ISBN":"9781467388450","ISSN":"07303157","abstract":"—Spearphishing is a prominent targeted attack vector in today's Internet. By impersonating trusted email senders through carefully crafted messages and spoofed metadata, adver-saries can trick victims into launching attachments containing malicious code or into clicking on malicious links that grant attackers a foothold into otherwise well-protected networks. Spearphishing is effective because it is fundamentally difficult for users to distinguish legitimate emails from spearphishing emails without additional defensive mechanisms. However, such mecha-nisms, such as cryptographic signatures, have found limited use in practice due to their perceived difficulty of use for normal users. In this paper, we present a novel automated approach to defending users against spearphishing attacks. The approach first builds probabilistic models of both email metadata and stylometric features of email content. Then, subsequent emails are compared to these models to detect characteristic indicators of spearphishing attacks. Several instantiations of this approach are possible, including performing model learning and evaluation solely on the receiving side, or senders publishing models that can be checked remotely by the receiver. Our evaluation of a real data set drawn from 20 email users demonstrates that the approach effectively discriminates spearphishing attacks from legitimate email while providing significant ease-of-use benefits over traditional defenses.","author":[{"dropping-particle":"","family":"Duman","given":"Sevtap","non-dropping-particle":"","parse-names":false,"suffix":""},{"dropping-particle":"","family":"Kalkan-Cakmakci","given":"Kubra","non-dropping-particle":"","parse-names":false,"suffix":""},{"dropping-particle":"","family":"Egele","given":"Manuel","non-dropping-particle":"","parse-names":false,"suffix":""},{"dropping-particle":"","family":"Robertson","given":"William","non-dropping-particle":"","parse-names":false,"suffix":""},{"dropping-particle":"","family":"Kirda","given":"Engin","non-dropping-particle":"","parse-names":false,"suffix":""}],"container-title":"Proceedings - International Computer Software and Applications Conference","id":"ITEM-1","issued":{"date-parts":[["2016"]]},"page":"408-416","title":"EmailProfiler: Spearphishing Filtering with Header and Stylometric Features of Emails","type":"article-journal","volume":"1"},"uris":["http://www.mendeley.com/documents/?uuid=c398e5a3-d5ee-49e1-94a3-7466ded72f6b"]}],"mendeley":{"formattedCitation":"(Duman et al., 2016)","plainTextFormattedCitation":"(Duman et al., 2016)","previouslyFormattedCitation":"(Duman et al., 2016)"},"properties":{"noteIndex":0},"schema":"https://github.com/citation-style-language/schema/raw/master/csl-citation.json"}</w:instrText>
      </w:r>
      <w:r w:rsidR="00D861E3">
        <w:fldChar w:fldCharType="separate"/>
      </w:r>
      <w:r w:rsidR="00D861E3" w:rsidRPr="00D861E3">
        <w:rPr>
          <w:noProof/>
        </w:rPr>
        <w:t>(Duman et al., 2016)</w:t>
      </w:r>
      <w:r w:rsidR="00D861E3">
        <w:fldChar w:fldCharType="end"/>
      </w:r>
      <w:r w:rsidR="00825C35">
        <w:t>.</w:t>
      </w:r>
      <w:r w:rsidR="00D861E3">
        <w:t xml:space="preserve"> Thus, research into the idea of </w:t>
      </w:r>
      <w:r w:rsidR="00D861E3" w:rsidRPr="000373DB">
        <w:rPr>
          <w:noProof/>
        </w:rPr>
        <w:t>utili</w:t>
      </w:r>
      <w:r w:rsidR="000373DB">
        <w:rPr>
          <w:noProof/>
        </w:rPr>
        <w:t>z</w:t>
      </w:r>
      <w:r w:rsidR="00D861E3" w:rsidRPr="000373DB">
        <w:rPr>
          <w:noProof/>
        </w:rPr>
        <w:t>ing</w:t>
      </w:r>
      <w:r w:rsidR="00D861E3">
        <w:t xml:space="preserve"> resources from an innovative and powerful vacant computer remotely </w:t>
      </w:r>
      <w:r w:rsidR="00D861E3" w:rsidRPr="000373DB">
        <w:rPr>
          <w:noProof/>
        </w:rPr>
        <w:t>immerged</w:t>
      </w:r>
      <w:r w:rsidR="00D861E3">
        <w:t xml:space="preserve">. This concept was </w:t>
      </w:r>
      <w:r w:rsidR="0059599F">
        <w:t>referred</w:t>
      </w:r>
      <w:r w:rsidR="00D861E3">
        <w:t xml:space="preserve"> to as Cloud Computing.</w:t>
      </w:r>
    </w:p>
    <w:p w14:paraId="16ED68F6" w14:textId="01BF421D" w:rsidR="0059599F" w:rsidRDefault="004E5374" w:rsidP="00CF2E1A">
      <w:r>
        <w:t>Cloud Computing according to the National Institute of Standards and Technology (NIST) is a computing model that exists for the enablement of “</w:t>
      </w:r>
      <w:r w:rsidRPr="004E5374">
        <w:t>ubiquitous, convenient, on-demand network access to a shared pool of configurable computing resources (e.g., networks, servers, storage, applications, and services) that can be rapidly provisioned and released with minimal management effort or service provider interaction</w:t>
      </w:r>
      <w:r>
        <w:t xml:space="preserve">” </w:t>
      </w:r>
      <w:r>
        <w:fldChar w:fldCharType="begin" w:fldLock="1"/>
      </w:r>
      <w:r w:rsidR="00250FF5">
        <w:instrText>ADDIN CSL_CITATION {"citationItems":[{"id":"ITEM-1","itemData":{"DOI":"10.1136/emj.2010.096966","ISBN":"1047-6210","ISSN":"1472-0213","PMID":"21450758","abstract":"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author":[{"dropping-particle":"","family":"Mell","given":"Peter","non-dropping-particle":"","parse-names":false,"suffix":""},{"dropping-particle":"","family":"Grance","given":"Timothy","non-dropping-particle":"","parse-names":false,"suffix":""}],"container-title":"National Institute of Standards and Technology, Information Technology Laboratory","id":"ITEM-1","issued":{"date-parts":[["2011"]]},"page":"7","title":"The NIST Definition of Cloud Computing Recommendations of the National Institute of Standards and Technology","type":"article-journal","volume":"145"},"uris":["http://www.mendeley.com/documents/?uuid=e96e077f-29b0-471a-96b5-b7a3436bdbf7"]}],"mendeley":{"formattedCitation":"(Mell &amp; Grance, 2011)","plainTextFormattedCitation":"(Mell &amp; Grance, 2011)","previouslyFormattedCitation":"(Mell &amp; Grance, 2011)"},"properties":{"noteIndex":0},"schema":"https://github.com/citation-style-language/schema/raw/master/csl-citation.json"}</w:instrText>
      </w:r>
      <w:r>
        <w:fldChar w:fldCharType="separate"/>
      </w:r>
      <w:r w:rsidRPr="004E5374">
        <w:rPr>
          <w:noProof/>
        </w:rPr>
        <w:t>(Mell &amp; Grance, 2011)</w:t>
      </w:r>
      <w:r>
        <w:fldChar w:fldCharType="end"/>
      </w:r>
      <w:r>
        <w:t xml:space="preserve">. In </w:t>
      </w:r>
      <w:r w:rsidRPr="000373DB">
        <w:rPr>
          <w:noProof/>
        </w:rPr>
        <w:t>hindsight</w:t>
      </w:r>
      <w:r w:rsidR="000373DB">
        <w:rPr>
          <w:noProof/>
        </w:rPr>
        <w:t>,</w:t>
      </w:r>
      <w:r>
        <w:t xml:space="preserve"> cloud computing can be viewed as applications that are delivered </w:t>
      </w:r>
      <w:r w:rsidR="0059599F">
        <w:t xml:space="preserve">through the internet </w:t>
      </w:r>
      <w:r>
        <w:t xml:space="preserve">as a service to the consumer </w:t>
      </w:r>
      <w:r w:rsidR="0059599F">
        <w:t xml:space="preserve">as well as the reference to hardware and software of data </w:t>
      </w:r>
      <w:r w:rsidR="0059599F" w:rsidRPr="000373DB">
        <w:rPr>
          <w:noProof/>
        </w:rPr>
        <w:t>cent</w:t>
      </w:r>
      <w:r w:rsidR="000373DB">
        <w:rPr>
          <w:noProof/>
        </w:rPr>
        <w:t>er</w:t>
      </w:r>
      <w:r w:rsidR="0059599F" w:rsidRPr="000373DB">
        <w:rPr>
          <w:noProof/>
        </w:rPr>
        <w:t>s</w:t>
      </w:r>
      <w:r w:rsidR="0059599F">
        <w:t xml:space="preserve"> that supply these services </w:t>
      </w:r>
      <w:r w:rsidR="0059599F">
        <w:fldChar w:fldCharType="begin" w:fldLock="1"/>
      </w:r>
      <w:r w:rsidR="00250FF5">
        <w:instrText>ADDIN CSL_CITATION {"citationItems":[{"id":"ITEM-1","itemData":{"DOI":"10.1145/1721654.1721672","ISBN":"9781605589336","ISSN":"00010782","PMID":"11242594","abstract":"Clearing the clouds away from the true potential and obstacles posed by this computing capability.","author":[{"dropping-particle":"","family":"Armbrust","given":"Michael","non-dropping-particle":"","parse-names":false,"suffix":""},{"dropping-particle":"","family":"Stoica","given":"Ion","non-dropping-particle":"","parse-names":false,"suffix":""},{"dropping-particle":"","family":"Zaharia","given":"Matei","non-dropping-particle":"","parse-names":false,"suffix":""},{"dropping-particle":"","family":"Fox","given":"Armando","non-dropping-particle":"","parse-names":false,"suffix":""},{"dropping-particle":"","family":"Griffith","given":"Rean","non-dropping-particle":"","parse-names":false,"suffix":""},{"dropping-particle":"","family":"Joseph","given":"Anthony D.","non-dropping-particle":"","parse-names":false,"suffix":""},{"dropping-particle":"","family":"Katz","given":"Randy","non-dropping-particle":"","parse-names":false,"suffix":""},{"dropping-particle":"","family":"Konwinski","given":"Andy","non-dropping-particle":"","parse-names":false,"suffix":""},{"dropping-particle":"","family":"Lee","given":"Gunho","non-dropping-particle":"","parse-names":false,"suffix":""},{"dropping-particle":"","family":"Patterson","given":"David","non-dropping-particle":"","parse-names":false,"suffix":""},{"dropping-particle":"","family":"Rabkin","given":"Ariel","non-dropping-particle":"","parse-names":false,"suffix":""}],"container-title":"Communications of the ACM","id":"ITEM-1","issue":"4","issued":{"date-parts":[["2010"]]},"page":"50","title":"A view of cloud computing","type":"article-journal","volume":"53"},"uris":["http://www.mendeley.com/documents/?uuid=20f9e70d-6279-46b2-ac46-26e22d224974"]}],"mendeley":{"formattedCitation":"(Armbrust et al., 2010)","plainTextFormattedCitation":"(Armbrust et al., 2010)","previouslyFormattedCitation":"(Armbrust et al., 2010)"},"properties":{"noteIndex":0},"schema":"https://github.com/citation-style-language/schema/raw/master/csl-citation.json"}</w:instrText>
      </w:r>
      <w:r w:rsidR="0059599F">
        <w:fldChar w:fldCharType="separate"/>
      </w:r>
      <w:r w:rsidR="0059599F" w:rsidRPr="0059599F">
        <w:rPr>
          <w:noProof/>
        </w:rPr>
        <w:t>(Armbrust et al., 2010)</w:t>
      </w:r>
      <w:r w:rsidR="0059599F">
        <w:fldChar w:fldCharType="end"/>
      </w:r>
      <w:r w:rsidR="0059599F">
        <w:t xml:space="preserve">. The services are </w:t>
      </w:r>
      <w:r w:rsidR="0059599F" w:rsidRPr="000373DB">
        <w:rPr>
          <w:noProof/>
        </w:rPr>
        <w:t>categori</w:t>
      </w:r>
      <w:r w:rsidR="000373DB">
        <w:rPr>
          <w:noProof/>
        </w:rPr>
        <w:t>z</w:t>
      </w:r>
      <w:r w:rsidR="0059599F" w:rsidRPr="000373DB">
        <w:rPr>
          <w:noProof/>
        </w:rPr>
        <w:t>ed</w:t>
      </w:r>
      <w:r w:rsidR="0059599F">
        <w:t xml:space="preserve"> into the following different models according to NIST </w:t>
      </w:r>
      <w:r w:rsidR="0059599F">
        <w:fldChar w:fldCharType="begin" w:fldLock="1"/>
      </w:r>
      <w:r w:rsidR="00250FF5">
        <w:instrText>ADDIN CSL_CITATION {"citationItems":[{"id":"ITEM-1","itemData":{"DOI":"10.1136/emj.2010.096966","ISBN":"1047-6210","ISSN":"1472-0213","PMID":"21450758","abstract":"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author":[{"dropping-particle":"","family":"Mell","given":"Peter","non-dropping-particle":"","parse-names":false,"suffix":""},{"dropping-particle":"","family":"Grance","given":"Timothy","non-dropping-particle":"","parse-names":false,"suffix":""}],"container-title":"National Institute of Standards and Technology, Information Technology Laboratory","id":"ITEM-1","issued":{"date-parts":[["2011"]]},"page":"7","title":"The NIST Definition of Cloud Computing Recommendations of the National Institute of Standards and Technology","type":"article-journal","volume":"145"},"uris":["http://www.mendeley.com/documents/?uuid=e96e077f-29b0-471a-96b5-b7a3436bdbf7"]}],"mendeley":{"formattedCitation":"(Mell &amp; Grance, 2011)","plainTextFormattedCitation":"(Mell &amp; Grance, 2011)","previouslyFormattedCitation":"(Mell &amp; Grance, 2011)"},"properties":{"noteIndex":0},"schema":"https://github.com/citation-style-language/schema/raw/master/csl-citation.json"}</w:instrText>
      </w:r>
      <w:r w:rsidR="0059599F">
        <w:fldChar w:fldCharType="separate"/>
      </w:r>
      <w:r w:rsidR="0059599F" w:rsidRPr="0059599F">
        <w:rPr>
          <w:noProof/>
        </w:rPr>
        <w:t>(Mell &amp; Grance, 2011)</w:t>
      </w:r>
      <w:r w:rsidR="0059599F">
        <w:fldChar w:fldCharType="end"/>
      </w:r>
      <w:r w:rsidR="0059599F">
        <w:t xml:space="preserve">: </w:t>
      </w:r>
    </w:p>
    <w:p w14:paraId="37FE25D2" w14:textId="37DF2AF8" w:rsidR="00456359" w:rsidRDefault="0059599F" w:rsidP="00456359">
      <w:pPr>
        <w:pStyle w:val="ListParagraph"/>
        <w:numPr>
          <w:ilvl w:val="0"/>
          <w:numId w:val="1"/>
        </w:numPr>
      </w:pPr>
      <w:r>
        <w:t>Software as a service (SAAS)</w:t>
      </w:r>
      <w:r w:rsidR="00456359">
        <w:t xml:space="preserve">, is applied through either a program interface or a web browser to use the supplier’s applications that are running on </w:t>
      </w:r>
      <w:r w:rsidR="00456359" w:rsidRPr="000373DB">
        <w:rPr>
          <w:noProof/>
        </w:rPr>
        <w:t xml:space="preserve">the </w:t>
      </w:r>
      <w:r w:rsidR="000373DB">
        <w:rPr>
          <w:noProof/>
        </w:rPr>
        <w:t>infrastructure of the cloud</w:t>
      </w:r>
      <w:r w:rsidR="00456359">
        <w:t xml:space="preserve">.  </w:t>
      </w:r>
    </w:p>
    <w:p w14:paraId="02D88566" w14:textId="7C54C749" w:rsidR="0059599F" w:rsidRDefault="0059599F" w:rsidP="0059599F">
      <w:pPr>
        <w:pStyle w:val="ListParagraph"/>
        <w:numPr>
          <w:ilvl w:val="0"/>
          <w:numId w:val="1"/>
        </w:numPr>
      </w:pPr>
      <w:r w:rsidRPr="0059599F">
        <w:t>Platform as a Service (PaaS)</w:t>
      </w:r>
      <w:r w:rsidR="00456359">
        <w:t xml:space="preserve">, is applied where the consumer deploys a </w:t>
      </w:r>
      <w:r w:rsidR="00456359" w:rsidRPr="000373DB">
        <w:rPr>
          <w:noProof/>
        </w:rPr>
        <w:t>consumer</w:t>
      </w:r>
      <w:r w:rsidR="000373DB">
        <w:rPr>
          <w:noProof/>
        </w:rPr>
        <w:t>-</w:t>
      </w:r>
      <w:r w:rsidR="00456359" w:rsidRPr="000373DB">
        <w:rPr>
          <w:noProof/>
        </w:rPr>
        <w:t>created</w:t>
      </w:r>
      <w:r w:rsidR="00456359">
        <w:t xml:space="preserve"> </w:t>
      </w:r>
      <w:r w:rsidR="00456359" w:rsidRPr="000373DB">
        <w:rPr>
          <w:noProof/>
        </w:rPr>
        <w:t>application</w:t>
      </w:r>
      <w:r w:rsidR="00456359">
        <w:t xml:space="preserve"> that is supported by the supplier, whereby </w:t>
      </w:r>
      <w:r w:rsidR="000373DB">
        <w:t xml:space="preserve">the </w:t>
      </w:r>
      <w:r w:rsidR="00456359" w:rsidRPr="000373DB">
        <w:rPr>
          <w:noProof/>
        </w:rPr>
        <w:t>user</w:t>
      </w:r>
      <w:r w:rsidR="00456359">
        <w:t xml:space="preserve"> has control of application configuration.</w:t>
      </w:r>
    </w:p>
    <w:p w14:paraId="4B827EF3" w14:textId="78714F78" w:rsidR="0059599F" w:rsidRDefault="00456359" w:rsidP="00456359">
      <w:pPr>
        <w:pStyle w:val="ListParagraph"/>
        <w:numPr>
          <w:ilvl w:val="0"/>
          <w:numId w:val="1"/>
        </w:numPr>
      </w:pPr>
      <w:r w:rsidRPr="00456359">
        <w:t>Infrastructure as a Service (IaaS)</w:t>
      </w:r>
      <w:r w:rsidR="007C5806">
        <w:t>, is applied</w:t>
      </w:r>
      <w:r>
        <w:t xml:space="preserve"> </w:t>
      </w:r>
      <w:r w:rsidR="007C5806">
        <w:t xml:space="preserve">when </w:t>
      </w:r>
      <w:r w:rsidR="000373DB">
        <w:t xml:space="preserve">the </w:t>
      </w:r>
      <w:r w:rsidR="007C5806" w:rsidRPr="000373DB">
        <w:rPr>
          <w:noProof/>
        </w:rPr>
        <w:t>consumer</w:t>
      </w:r>
      <w:r w:rsidR="007C5806">
        <w:t xml:space="preserve"> is equipped with deployment and running of arbitrary software and can</w:t>
      </w:r>
      <w:r w:rsidR="000373DB">
        <w:t>, therefore,</w:t>
      </w:r>
      <w:r w:rsidR="007C5806">
        <w:t xml:space="preserve"> control the deployed software and storage, in </w:t>
      </w:r>
      <w:r w:rsidR="007C5806" w:rsidRPr="000373DB">
        <w:rPr>
          <w:noProof/>
        </w:rPr>
        <w:t>addition</w:t>
      </w:r>
      <w:r w:rsidR="000373DB">
        <w:rPr>
          <w:noProof/>
        </w:rPr>
        <w:t>,</w:t>
      </w:r>
      <w:r w:rsidR="007C5806">
        <w:t xml:space="preserve"> can also have limit control to network components.</w:t>
      </w:r>
    </w:p>
    <w:p w14:paraId="14F2C996" w14:textId="6D188FC1" w:rsidR="007C5806" w:rsidRDefault="007C5806" w:rsidP="007C5806">
      <w:proofErr w:type="gramStart"/>
      <w:r>
        <w:t>For the purpose of</w:t>
      </w:r>
      <w:proofErr w:type="gramEnd"/>
      <w:r>
        <w:t xml:space="preserve"> this paper, we will look at Software as a Service in closer detail.</w:t>
      </w:r>
    </w:p>
    <w:p w14:paraId="624FD666" w14:textId="3974C6E4" w:rsidR="007C5806" w:rsidRDefault="007C5806" w:rsidP="007C5806">
      <w:r>
        <w:t xml:space="preserve">Cloud computing model </w:t>
      </w:r>
      <w:r w:rsidR="000373DB">
        <w:rPr>
          <w:noProof/>
        </w:rPr>
        <w:t>is</w:t>
      </w:r>
      <w:r>
        <w:t xml:space="preserve"> subdivided into 4 deployed </w:t>
      </w:r>
      <w:r w:rsidR="00661E79">
        <w:t>infrastructures</w:t>
      </w:r>
      <w:r>
        <w:t>:</w:t>
      </w:r>
    </w:p>
    <w:p w14:paraId="203D0D01" w14:textId="54B08A79" w:rsidR="007C5806" w:rsidRDefault="007C5806" w:rsidP="007C5806">
      <w:pPr>
        <w:pStyle w:val="ListParagraph"/>
        <w:numPr>
          <w:ilvl w:val="0"/>
          <w:numId w:val="1"/>
        </w:numPr>
      </w:pPr>
      <w:proofErr w:type="gramStart"/>
      <w:r>
        <w:t>Public Cloud,</w:t>
      </w:r>
      <w:proofErr w:type="gramEnd"/>
      <w:r>
        <w:t xml:space="preserve"> exi</w:t>
      </w:r>
      <w:r w:rsidR="00661E79">
        <w:t>sts in the premises of a cloud provider which is open to use of the general public.</w:t>
      </w:r>
    </w:p>
    <w:p w14:paraId="38628398" w14:textId="138C21F1" w:rsidR="007C5806" w:rsidRDefault="007C5806" w:rsidP="007C5806">
      <w:pPr>
        <w:pStyle w:val="ListParagraph"/>
        <w:numPr>
          <w:ilvl w:val="0"/>
          <w:numId w:val="1"/>
        </w:numPr>
      </w:pPr>
      <w:proofErr w:type="gramStart"/>
      <w:r>
        <w:t xml:space="preserve">Private </w:t>
      </w:r>
      <w:r w:rsidRPr="007934B6">
        <w:rPr>
          <w:noProof/>
        </w:rPr>
        <w:t>Cloud,</w:t>
      </w:r>
      <w:proofErr w:type="gramEnd"/>
      <w:r w:rsidR="00661E79">
        <w:t xml:space="preserve"> can exist in either the premises of an exclusive </w:t>
      </w:r>
      <w:r w:rsidR="00661E79" w:rsidRPr="000373DB">
        <w:rPr>
          <w:noProof/>
        </w:rPr>
        <w:t>organi</w:t>
      </w:r>
      <w:r w:rsidR="000373DB">
        <w:rPr>
          <w:noProof/>
        </w:rPr>
        <w:t>z</w:t>
      </w:r>
      <w:r w:rsidR="00661E79" w:rsidRPr="000373DB">
        <w:rPr>
          <w:noProof/>
        </w:rPr>
        <w:t>ation</w:t>
      </w:r>
      <w:r w:rsidR="00661E79">
        <w:t xml:space="preserve"> or off on a third party </w:t>
      </w:r>
      <w:r w:rsidR="00661E79" w:rsidRPr="000373DB">
        <w:rPr>
          <w:noProof/>
        </w:rPr>
        <w:t>organi</w:t>
      </w:r>
      <w:r w:rsidR="000373DB">
        <w:rPr>
          <w:noProof/>
        </w:rPr>
        <w:t>z</w:t>
      </w:r>
      <w:r w:rsidR="00661E79" w:rsidRPr="000373DB">
        <w:rPr>
          <w:noProof/>
        </w:rPr>
        <w:t>ation</w:t>
      </w:r>
      <w:r w:rsidR="00661E79">
        <w:t xml:space="preserve">, which is used exclusively by a single </w:t>
      </w:r>
      <w:r w:rsidR="00661E79" w:rsidRPr="000373DB">
        <w:rPr>
          <w:noProof/>
        </w:rPr>
        <w:t>organi</w:t>
      </w:r>
      <w:r w:rsidR="000373DB">
        <w:rPr>
          <w:noProof/>
        </w:rPr>
        <w:t>z</w:t>
      </w:r>
      <w:r w:rsidR="00661E79" w:rsidRPr="000373DB">
        <w:rPr>
          <w:noProof/>
        </w:rPr>
        <w:t>ation</w:t>
      </w:r>
      <w:r w:rsidR="00661E79">
        <w:t xml:space="preserve"> or jointly with a third party </w:t>
      </w:r>
      <w:r w:rsidR="00661E79" w:rsidRPr="000373DB">
        <w:rPr>
          <w:noProof/>
        </w:rPr>
        <w:t>organi</w:t>
      </w:r>
      <w:r w:rsidR="000373DB">
        <w:rPr>
          <w:noProof/>
        </w:rPr>
        <w:t>z</w:t>
      </w:r>
      <w:r w:rsidR="00661E79" w:rsidRPr="000373DB">
        <w:rPr>
          <w:noProof/>
        </w:rPr>
        <w:t>ation</w:t>
      </w:r>
      <w:r w:rsidR="00661E79">
        <w:t xml:space="preserve">. </w:t>
      </w:r>
      <w:proofErr w:type="gramStart"/>
      <w:r w:rsidR="00661E79">
        <w:t>As long as</w:t>
      </w:r>
      <w:proofErr w:type="gramEnd"/>
      <w:r w:rsidR="00661E79">
        <w:t xml:space="preserve"> </w:t>
      </w:r>
      <w:r w:rsidR="00661E79" w:rsidRPr="000373DB">
        <w:rPr>
          <w:noProof/>
        </w:rPr>
        <w:t>it</w:t>
      </w:r>
      <w:r w:rsidR="000373DB">
        <w:rPr>
          <w:noProof/>
        </w:rPr>
        <w:t>'</w:t>
      </w:r>
      <w:r w:rsidR="00661E79" w:rsidRPr="000373DB">
        <w:rPr>
          <w:noProof/>
        </w:rPr>
        <w:t>s</w:t>
      </w:r>
      <w:r w:rsidR="00661E79">
        <w:t xml:space="preserve"> not open to use by </w:t>
      </w:r>
      <w:r w:rsidR="000373DB">
        <w:t xml:space="preserve">the </w:t>
      </w:r>
      <w:r w:rsidR="00661E79" w:rsidRPr="000373DB">
        <w:rPr>
          <w:noProof/>
        </w:rPr>
        <w:t>public</w:t>
      </w:r>
      <w:r w:rsidR="00661E79">
        <w:t>.</w:t>
      </w:r>
    </w:p>
    <w:p w14:paraId="0A630879" w14:textId="3FBDFF81" w:rsidR="007C5806" w:rsidRDefault="007C5806" w:rsidP="007C5806">
      <w:pPr>
        <w:pStyle w:val="ListParagraph"/>
        <w:numPr>
          <w:ilvl w:val="0"/>
          <w:numId w:val="1"/>
        </w:numPr>
      </w:pPr>
      <w:proofErr w:type="gramStart"/>
      <w:r>
        <w:t xml:space="preserve">Community </w:t>
      </w:r>
      <w:r w:rsidRPr="007934B6">
        <w:rPr>
          <w:noProof/>
        </w:rPr>
        <w:t>Cloud,</w:t>
      </w:r>
      <w:proofErr w:type="gramEnd"/>
      <w:r w:rsidR="00661E79">
        <w:t xml:space="preserve"> is </w:t>
      </w:r>
      <w:r w:rsidR="00661E79" w:rsidRPr="000373DB">
        <w:rPr>
          <w:noProof/>
        </w:rPr>
        <w:t>utili</w:t>
      </w:r>
      <w:r w:rsidR="000373DB">
        <w:rPr>
          <w:noProof/>
        </w:rPr>
        <w:t>z</w:t>
      </w:r>
      <w:r w:rsidR="00661E79" w:rsidRPr="000373DB">
        <w:rPr>
          <w:noProof/>
        </w:rPr>
        <w:t>ed</w:t>
      </w:r>
      <w:r w:rsidR="00661E79">
        <w:t xml:space="preserve"> by </w:t>
      </w:r>
      <w:r w:rsidR="00661E79" w:rsidRPr="000373DB">
        <w:rPr>
          <w:noProof/>
        </w:rPr>
        <w:t>organi</w:t>
      </w:r>
      <w:r w:rsidR="000373DB">
        <w:rPr>
          <w:noProof/>
        </w:rPr>
        <w:t>z</w:t>
      </w:r>
      <w:r w:rsidR="00661E79" w:rsidRPr="000373DB">
        <w:rPr>
          <w:noProof/>
        </w:rPr>
        <w:t>ations</w:t>
      </w:r>
      <w:r w:rsidR="00661E79">
        <w:t xml:space="preserve"> that share common interests, security or concerns. The environment exists either on </w:t>
      </w:r>
      <w:r w:rsidR="000373DB">
        <w:t xml:space="preserve">the </w:t>
      </w:r>
      <w:r w:rsidR="00661E79" w:rsidRPr="000373DB">
        <w:rPr>
          <w:noProof/>
        </w:rPr>
        <w:t>premise</w:t>
      </w:r>
      <w:r w:rsidR="00661E79">
        <w:t xml:space="preserve"> of either of the </w:t>
      </w:r>
      <w:r w:rsidR="00661E79" w:rsidRPr="000373DB">
        <w:rPr>
          <w:noProof/>
        </w:rPr>
        <w:t>organi</w:t>
      </w:r>
      <w:r w:rsidR="000373DB">
        <w:rPr>
          <w:noProof/>
        </w:rPr>
        <w:t>z</w:t>
      </w:r>
      <w:r w:rsidR="00661E79" w:rsidRPr="000373DB">
        <w:rPr>
          <w:noProof/>
        </w:rPr>
        <w:t>ations</w:t>
      </w:r>
      <w:r w:rsidR="00661E79">
        <w:t xml:space="preserve"> or a </w:t>
      </w:r>
      <w:proofErr w:type="gramStart"/>
      <w:r w:rsidR="00661E79">
        <w:t>third party</w:t>
      </w:r>
      <w:proofErr w:type="gramEnd"/>
      <w:r w:rsidR="00661E79">
        <w:t xml:space="preserve"> </w:t>
      </w:r>
      <w:r w:rsidR="00661E79" w:rsidRPr="000373DB">
        <w:rPr>
          <w:noProof/>
        </w:rPr>
        <w:t>organi</w:t>
      </w:r>
      <w:r w:rsidR="000373DB">
        <w:rPr>
          <w:noProof/>
        </w:rPr>
        <w:t>z</w:t>
      </w:r>
      <w:r w:rsidR="00661E79" w:rsidRPr="000373DB">
        <w:rPr>
          <w:noProof/>
        </w:rPr>
        <w:t>ation</w:t>
      </w:r>
      <w:r w:rsidR="00661E79">
        <w:t xml:space="preserve"> rendering the cloud services to this community of </w:t>
      </w:r>
      <w:r w:rsidR="00661E79" w:rsidRPr="000373DB">
        <w:rPr>
          <w:noProof/>
        </w:rPr>
        <w:t>organi</w:t>
      </w:r>
      <w:r w:rsidR="000373DB">
        <w:rPr>
          <w:noProof/>
        </w:rPr>
        <w:t>z</w:t>
      </w:r>
      <w:r w:rsidR="00661E79" w:rsidRPr="000373DB">
        <w:rPr>
          <w:noProof/>
        </w:rPr>
        <w:t>ations</w:t>
      </w:r>
      <w:r w:rsidR="00661E79">
        <w:t>.</w:t>
      </w:r>
    </w:p>
    <w:p w14:paraId="1873F21A" w14:textId="598060F7" w:rsidR="007C5806" w:rsidRDefault="007C5806" w:rsidP="007C5806">
      <w:pPr>
        <w:pStyle w:val="ListParagraph"/>
        <w:numPr>
          <w:ilvl w:val="0"/>
          <w:numId w:val="1"/>
        </w:numPr>
      </w:pPr>
      <w:proofErr w:type="gramStart"/>
      <w:r>
        <w:t xml:space="preserve">Hybrid </w:t>
      </w:r>
      <w:r w:rsidRPr="007934B6">
        <w:rPr>
          <w:noProof/>
        </w:rPr>
        <w:t>Cloud,</w:t>
      </w:r>
      <w:proofErr w:type="gramEnd"/>
      <w:r w:rsidR="00661E79">
        <w:t xml:space="preserve"> is the combination of either of the previously stated deployed infrastructures distinctively</w:t>
      </w:r>
      <w:r w:rsidR="002818FA">
        <w:t>.</w:t>
      </w:r>
    </w:p>
    <w:p w14:paraId="2D14B99A" w14:textId="1B14250B" w:rsidR="002818FA" w:rsidRDefault="002818FA" w:rsidP="002818FA">
      <w:r>
        <w:t xml:space="preserve">The public cloud is of </w:t>
      </w:r>
      <w:proofErr w:type="gramStart"/>
      <w:r>
        <w:t>particular interest</w:t>
      </w:r>
      <w:proofErr w:type="gramEnd"/>
      <w:r>
        <w:t xml:space="preserve"> to the purpose of this paper</w:t>
      </w:r>
      <w:r w:rsidR="000373DB">
        <w:t>,</w:t>
      </w:r>
      <w:r>
        <w:t xml:space="preserve"> </w:t>
      </w:r>
      <w:r w:rsidRPr="000373DB">
        <w:rPr>
          <w:noProof/>
        </w:rPr>
        <w:t>especially</w:t>
      </w:r>
      <w:r>
        <w:t xml:space="preserve"> when looking into the commercial service platform that exists in the public cloud</w:t>
      </w:r>
      <w:r w:rsidR="00211F53">
        <w:t xml:space="preserve"> su</w:t>
      </w:r>
      <w:r w:rsidR="00C01AF8">
        <w:t>ch as Google, Amazon</w:t>
      </w:r>
      <w:r w:rsidR="007934B6">
        <w:t>,</w:t>
      </w:r>
      <w:r w:rsidR="00C01AF8">
        <w:t xml:space="preserve"> </w:t>
      </w:r>
      <w:r w:rsidR="00C01AF8" w:rsidRPr="007934B6">
        <w:rPr>
          <w:noProof/>
        </w:rPr>
        <w:t>and</w:t>
      </w:r>
      <w:r w:rsidR="00C01AF8">
        <w:t xml:space="preserve"> </w:t>
      </w:r>
      <w:r w:rsidR="00C01AF8">
        <w:lastRenderedPageBreak/>
        <w:t>Microsoft</w:t>
      </w:r>
      <w:r>
        <w:t>.</w:t>
      </w:r>
      <w:r w:rsidR="00C01AF8">
        <w:t xml:space="preserve"> The public cloud service infrastructure has rapidly grown, therefore has also brought forth an increase in unavoidable security issues. </w:t>
      </w:r>
      <w:proofErr w:type="gramStart"/>
      <w:r w:rsidR="00C01AF8">
        <w:t>In essence, cloud</w:t>
      </w:r>
      <w:proofErr w:type="gramEnd"/>
      <w:r w:rsidR="00C01AF8">
        <w:t xml:space="preserve"> security is a vital vulnerability that is of great concern, and thus even today we still find many organizations, that have not utilized the available cloud service</w:t>
      </w:r>
      <w:r w:rsidR="00E057E6">
        <w:t>s</w:t>
      </w:r>
      <w:r w:rsidR="00C01AF8">
        <w:t>.</w:t>
      </w:r>
      <w:r w:rsidR="000726A3">
        <w:t xml:space="preserve"> According to Gartner, a researcher that conducted an investigation around information security issues that are considered in cloud </w:t>
      </w:r>
      <w:r w:rsidR="000726A3" w:rsidRPr="007934B6">
        <w:rPr>
          <w:noProof/>
        </w:rPr>
        <w:t>computing</w:t>
      </w:r>
      <w:r w:rsidR="000726A3">
        <w:t xml:space="preserve"> listed that privileged access is one of the issues highlighted that public cloud vendors need to consider </w:t>
      </w:r>
      <w:r w:rsidR="000726A3">
        <w:fldChar w:fldCharType="begin" w:fldLock="1"/>
      </w:r>
      <w:r w:rsidR="00250FF5">
        <w:instrText>ADDIN CSL_CITATION {"citationItems":[{"id":"ITEM-1","itemData":{"DOI":"10.1016/j.sbspro.2011.08.063","ISBN":"978-1-4577-0884-8","ISSN":"17389976","PMID":"25246403","abstract":"Cloud computing is set of resources and services offered through the Internet. Cloud services are delivered from data centers located throughout the world. Cloud computing facilitates its consumers by providing virtual resources via internet. General example of cloud services is Google apps, provided by Google and Microsoft SharePoint. The rapid growth in field of &amp;#x201C;cloud computing&amp;#x201D; also increases severe security concerns. Security has remained a constant issue for Open Systems and internet, when we are talking about security cloud really suffers. Lack of security is the only hurdle in wide adoption of cloud computing. Cloud computing is surrounded by many security issues like securing data, and examining the utilization of cloud by the cloud computing vendors. The wide acceptance www has raised security risks along with the uncountable benefits, so is the case with cloud computing. The boom in cloud computing has brought lots of security challenges for the consumers and service providers. How the end users of cloud computing know that their information is not having any availability and security issues? Every one poses, Is their information secure? This study aims to identify the most vulnerable security threats in cloud computing, which will enable both end users and vendors to know about the key security threats associated with cloud computing. Our work will enable researchers and security professionals to know about users and vendors concerns and critical analysis about the different security models and tools proposed.","author":[{"dropping-particle":"","family":"Shaikh","given":"Farhan Bashir Fb","non-dropping-particle":"","parse-names":false,"suffix":""},{"dropping-particle":"","family":"Haider","given":"Sajjad","non-dropping-particle":"","parse-names":false,"suffix":""}],"container-title":"2011 International Conference for Internet Technology and Secured Transactions","id":"ITEM-1","issue":"December","issued":{"date-parts":[["2011"]]},"page":"214-219","title":"Security threats in cloud computing","type":"article-journal"},"uris":["http://www.mendeley.com/documents/?uuid=a3ea66d0-e764-4a8e-b140-5cd83e80a06d"]}],"mendeley":{"formattedCitation":"(Shaikh &amp; Haider, 2011)","plainTextFormattedCitation":"(Shaikh &amp; Haider, 2011)","previouslyFormattedCitation":"(Shaikh &amp; Haider, 2011)"},"properties":{"noteIndex":0},"schema":"https://github.com/citation-style-language/schema/raw/master/csl-citation.json"}</w:instrText>
      </w:r>
      <w:r w:rsidR="000726A3">
        <w:fldChar w:fldCharType="separate"/>
      </w:r>
      <w:r w:rsidR="000726A3" w:rsidRPr="000726A3">
        <w:rPr>
          <w:noProof/>
        </w:rPr>
        <w:t>(Shaikh &amp; Haider, 2011)</w:t>
      </w:r>
      <w:r w:rsidR="000726A3">
        <w:fldChar w:fldCharType="end"/>
      </w:r>
      <w:r w:rsidR="000726A3">
        <w:t>. For the end consumer, sensitive data should only be available to them</w:t>
      </w:r>
      <w:r w:rsidR="007934B6">
        <w:t>, however,</w:t>
      </w:r>
      <w:r w:rsidR="000726A3">
        <w:t xml:space="preserve"> cloud vendor administrators should have access to </w:t>
      </w:r>
      <w:r w:rsidR="007934B6">
        <w:t xml:space="preserve">a </w:t>
      </w:r>
      <w:r w:rsidR="000726A3" w:rsidRPr="007934B6">
        <w:rPr>
          <w:noProof/>
        </w:rPr>
        <w:t>cloud</w:t>
      </w:r>
      <w:r w:rsidR="000726A3">
        <w:t xml:space="preserve"> environment </w:t>
      </w:r>
      <w:r w:rsidR="00C5407D">
        <w:t xml:space="preserve">for maintainability and security of </w:t>
      </w:r>
      <w:r w:rsidR="007934B6">
        <w:t xml:space="preserve">the </w:t>
      </w:r>
      <w:r w:rsidR="00C5407D" w:rsidRPr="007934B6">
        <w:rPr>
          <w:noProof/>
        </w:rPr>
        <w:t>environment</w:t>
      </w:r>
      <w:r w:rsidR="00C5407D">
        <w:t xml:space="preserve">. </w:t>
      </w:r>
      <w:proofErr w:type="gramStart"/>
      <w:r w:rsidR="00C5407D">
        <w:t>Thus</w:t>
      </w:r>
      <w:proofErr w:type="gramEnd"/>
      <w:r w:rsidR="00C5407D">
        <w:t xml:space="preserve"> sensitive data may also need to be available to administrators. </w:t>
      </w:r>
    </w:p>
    <w:p w14:paraId="63A81E99" w14:textId="77777777" w:rsidR="003D25F9" w:rsidRDefault="003D25F9" w:rsidP="002818FA"/>
    <w:p w14:paraId="5702FAE2" w14:textId="19E204C6" w:rsidR="003D25F9" w:rsidRDefault="003D25F9" w:rsidP="003D25F9">
      <w:pPr>
        <w:pStyle w:val="Heading2"/>
      </w:pPr>
      <w:r>
        <w:t>Impersonation</w:t>
      </w:r>
    </w:p>
    <w:p w14:paraId="0EDDD3DC" w14:textId="77777777" w:rsidR="003D25F9" w:rsidRPr="003D25F9" w:rsidRDefault="003D25F9" w:rsidP="003D25F9"/>
    <w:p w14:paraId="2240F43B" w14:textId="2BD16F7A" w:rsidR="00C21852" w:rsidRDefault="00C5407D" w:rsidP="002818FA">
      <w:r>
        <w:t xml:space="preserve">To enable the </w:t>
      </w:r>
      <w:r w:rsidR="001E125A">
        <w:t xml:space="preserve">availability to end user, </w:t>
      </w:r>
      <w:r w:rsidR="003D25F9">
        <w:t>Cloud computing service needs to provide an identity management. This is</w:t>
      </w:r>
      <w:r w:rsidR="007934B6">
        <w:t>, however,</w:t>
      </w:r>
      <w:r w:rsidR="003D25F9">
        <w:t xml:space="preserve"> a great concern in the public cloud environment </w:t>
      </w:r>
      <w:r w:rsidR="0007590C">
        <w:t>as the cloud providers</w:t>
      </w:r>
      <w:r w:rsidR="00C916DE">
        <w:t xml:space="preserve"> </w:t>
      </w:r>
      <w:r w:rsidR="002C60B2">
        <w:t xml:space="preserve">identity management are not </w:t>
      </w:r>
      <w:r w:rsidR="003F65C7">
        <w:t xml:space="preserve">consistently integrating their platforms with identity services </w:t>
      </w:r>
      <w:sdt>
        <w:sdtPr>
          <w:id w:val="620420078"/>
          <w:citation/>
        </w:sdtPr>
        <w:sdtEndPr/>
        <w:sdtContent>
          <w:r w:rsidR="003F65C7">
            <w:fldChar w:fldCharType="begin"/>
          </w:r>
          <w:r w:rsidR="003F65C7">
            <w:instrText xml:space="preserve"> CITATION Jon10 \l 7177 </w:instrText>
          </w:r>
          <w:r w:rsidR="003F65C7">
            <w:fldChar w:fldCharType="separate"/>
          </w:r>
          <w:r w:rsidR="003F65C7">
            <w:rPr>
              <w:noProof/>
            </w:rPr>
            <w:t>(Brodkin, 2010)</w:t>
          </w:r>
          <w:r w:rsidR="003F65C7">
            <w:fldChar w:fldCharType="end"/>
          </w:r>
        </w:sdtContent>
      </w:sdt>
      <w:r w:rsidR="003F65C7">
        <w:t xml:space="preserve">. </w:t>
      </w:r>
      <w:r w:rsidR="009C2F45">
        <w:t xml:space="preserve">This is also due to the constant evolution of SaaS. This opens to a renowned </w:t>
      </w:r>
      <w:proofErr w:type="spellStart"/>
      <w:r w:rsidR="009C2F45">
        <w:t>cyber crime</w:t>
      </w:r>
      <w:proofErr w:type="spellEnd"/>
      <w:r w:rsidR="009C2F45">
        <w:t xml:space="preserve"> attack that is probable in exposing the vulnerability. This crime is known as </w:t>
      </w:r>
      <w:r w:rsidR="00702D23">
        <w:t>Phishing. Phishing</w:t>
      </w:r>
      <w:r w:rsidR="009C2F45">
        <w:t xml:space="preserve"> </w:t>
      </w:r>
      <w:r w:rsidR="003261A4">
        <w:t xml:space="preserve">is executed </w:t>
      </w:r>
      <w:r w:rsidR="007934B6">
        <w:rPr>
          <w:noProof/>
        </w:rPr>
        <w:t>by</w:t>
      </w:r>
      <w:r w:rsidR="003261A4">
        <w:t xml:space="preserve"> someone impersonating as a legitimate and reputable organisation or </w:t>
      </w:r>
      <w:r w:rsidR="00635D80">
        <w:t xml:space="preserve">individual targeting any individual or organization to providing sensitive data </w:t>
      </w:r>
      <w:r w:rsidR="00635D80">
        <w:fldChar w:fldCharType="begin" w:fldLock="1"/>
      </w:r>
      <w:r w:rsidR="00250FF5">
        <w:instrText>ADDIN CSL_CITATION {"citationItems":[{"id":"ITEM-1","itemData":{"DOI":"10.1109/ICACCS.2016.7586405","ISBN":"9781467392051","abstract":"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author":[{"dropping-particle":"","family":"Aravindhan","given":"R.","non-dropping-particle":"","parse-names":false,"suffix":""},{"dropping-particle":"","family":"Shanmugalakshmi","given":"R.","non-dropping-particle":"","parse-names":false,"suffix":""},{"dropping-particle":"","family":"Ramya","given":"K.","non-dropping-particle":"","parse-names":false,"suffix":""},{"dropping-particle":"","family":"Selvan","given":"C.","non-dropping-particle":"","parse-names":false,"suffix":""}],"container-title":"ICACCS 2016 - 3rd International Conference on Advanced Computing and Communication Systems: Bringing to the Table, Futuristic Technologies from Arround the Globe","id":"ITEM-1","issued":{"date-parts":[["2016"]]},"title":"Certain investigation on web application security: Phishing detection and phishing target discovery","type":"article-journal"},"uris":["http://www.mendeley.com/documents/?uuid=f146ed50-37d3-4201-9b73-89ca93861c0a"]}],"mendeley":{"formattedCitation":"(Aravindhan et al., 2016)","plainTextFormattedCitation":"(Aravindhan et al., 2016)","previouslyFormattedCitation":"(Aravindhan et al., 2016)"},"properties":{"noteIndex":0},"schema":"https://github.com/citation-style-language/schema/raw/master/csl-citation.json"}</w:instrText>
      </w:r>
      <w:r w:rsidR="00635D80">
        <w:fldChar w:fldCharType="separate"/>
      </w:r>
      <w:r w:rsidR="00635D80" w:rsidRPr="00635D80">
        <w:rPr>
          <w:noProof/>
        </w:rPr>
        <w:t>(Aravindhan et al., 2016)</w:t>
      </w:r>
      <w:r w:rsidR="00635D80">
        <w:fldChar w:fldCharType="end"/>
      </w:r>
      <w:r w:rsidR="00635D80">
        <w:t xml:space="preserve">. Therefore, </w:t>
      </w:r>
      <w:r w:rsidR="00C21852">
        <w:t xml:space="preserve">attackers performing Phishing attacks usually perform them through email, where they prompt target into giving sensitive information. Attackers also target public cloud infrastructure through PaaS where they inject links that users using Cloud platform as a SaaS would click the link that would redirect </w:t>
      </w:r>
      <w:r w:rsidR="007934B6">
        <w:t xml:space="preserve">the </w:t>
      </w:r>
      <w:r w:rsidR="00C21852" w:rsidRPr="007934B6">
        <w:rPr>
          <w:noProof/>
        </w:rPr>
        <w:t>user</w:t>
      </w:r>
      <w:r w:rsidR="00C21852">
        <w:t xml:space="preserve"> to a fraudulent web page.</w:t>
      </w:r>
    </w:p>
    <w:p w14:paraId="7F4C728A" w14:textId="212E2B73" w:rsidR="00311997" w:rsidRDefault="00C21852" w:rsidP="002818FA">
      <w:r>
        <w:t xml:space="preserve">Anti-phishing tools have been developed and utilized </w:t>
      </w:r>
      <w:r w:rsidR="00811728">
        <w:t xml:space="preserve">by public cloud providers </w:t>
      </w:r>
      <w:proofErr w:type="gramStart"/>
      <w:r w:rsidR="00811728">
        <w:t xml:space="preserve">in </w:t>
      </w:r>
      <w:r w:rsidR="007934B6">
        <w:t xml:space="preserve">an </w:t>
      </w:r>
      <w:r w:rsidR="00811728" w:rsidRPr="007934B6">
        <w:rPr>
          <w:noProof/>
        </w:rPr>
        <w:t>attempt</w:t>
      </w:r>
      <w:r w:rsidR="00811728">
        <w:t xml:space="preserve"> to</w:t>
      </w:r>
      <w:proofErr w:type="gramEnd"/>
      <w:r w:rsidR="00811728">
        <w:t xml:space="preserve"> prevent Phishing attacks. Tools like Envelope content splitting (ECS) tool is used to authenticate the attacker sending a link </w:t>
      </w:r>
      <w:r w:rsidR="007934B6">
        <w:rPr>
          <w:noProof/>
        </w:rPr>
        <w:t>to</w:t>
      </w:r>
      <w:r w:rsidR="00811728">
        <w:t xml:space="preserve"> a fraudulent website, </w:t>
      </w:r>
      <w:r w:rsidR="00683B5E">
        <w:t xml:space="preserve">and so </w:t>
      </w:r>
      <w:r w:rsidR="009E3125">
        <w:t xml:space="preserve">protects the recipient from phishing </w:t>
      </w:r>
      <w:r w:rsidR="009E3125">
        <w:fldChar w:fldCharType="begin" w:fldLock="1"/>
      </w:r>
      <w:r w:rsidR="00250FF5">
        <w:instrText>ADDIN CSL_CITATION {"citationItems":[{"id":"ITEM-1","itemData":{"DOI":"10.1109/ICACCS.2016.7586405","ISBN":"9781467392051","abstract":"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author":[{"dropping-particle":"","family":"Aravindhan","given":"R.","non-dropping-particle":"","parse-names":false,"suffix":""},{"dropping-particle":"","family":"Shanmugalakshmi","given":"R.","non-dropping-particle":"","parse-names":false,"suffix":""},{"dropping-particle":"","family":"Ramya","given":"K.","non-dropping-particle":"","parse-names":false,"suffix":""},{"dropping-particle":"","family":"Selvan","given":"C.","non-dropping-particle":"","parse-names":false,"suffix":""}],"container-title":"ICACCS 2016 - 3rd International Conference on Advanced Computing and Communication Systems: Bringing to the Table, Futuristic Technologies from Arround the Globe","id":"ITEM-1","issued":{"date-parts":[["2016"]]},"title":"Certain investigation on web application security: Phishing detection and phishing target discovery","type":"article-journal"},"uris":["http://www.mendeley.com/documents/?uuid=f146ed50-37d3-4201-9b73-89ca93861c0a"]}],"mendeley":{"formattedCitation":"(Aravindhan et al., 2016)","plainTextFormattedCitation":"(Aravindhan et al., 2016)","previouslyFormattedCitation":"(Aravindhan et al., 2016)"},"properties":{"noteIndex":0},"schema":"https://github.com/citation-style-language/schema/raw/master/csl-citation.json"}</w:instrText>
      </w:r>
      <w:r w:rsidR="009E3125">
        <w:fldChar w:fldCharType="separate"/>
      </w:r>
      <w:r w:rsidR="009E3125" w:rsidRPr="009E3125">
        <w:rPr>
          <w:noProof/>
        </w:rPr>
        <w:t>(Aravindhan et al., 2016)</w:t>
      </w:r>
      <w:r w:rsidR="009E3125">
        <w:fldChar w:fldCharType="end"/>
      </w:r>
      <w:r w:rsidR="009E3125">
        <w:t xml:space="preserve">. There </w:t>
      </w:r>
      <w:r w:rsidR="009E3125" w:rsidRPr="007934B6">
        <w:rPr>
          <w:noProof/>
        </w:rPr>
        <w:t>exist</w:t>
      </w:r>
      <w:r w:rsidR="009E3125">
        <w:t xml:space="preserve"> tools that also detect Phishing attacks, such as a Phishing tank whereby a database containing Phishing sites are used by other anti-phishing tools to detect phishing. The literature review will focus on some of </w:t>
      </w:r>
      <w:r w:rsidR="00DB65F7">
        <w:t xml:space="preserve">the anti-phishing tools that were researched </w:t>
      </w:r>
      <w:proofErr w:type="gramStart"/>
      <w:r w:rsidR="00DB65F7">
        <w:t>for the purpose of</w:t>
      </w:r>
      <w:proofErr w:type="gramEnd"/>
      <w:r w:rsidR="00DB65F7">
        <w:t xml:space="preserve"> detecting Phishing, particularly in the Public Cloud. This will be followed by the identifying the gap in </w:t>
      </w:r>
      <w:r w:rsidR="007934B6">
        <w:t xml:space="preserve">the </w:t>
      </w:r>
      <w:r w:rsidR="00DB65F7" w:rsidRPr="007934B6">
        <w:rPr>
          <w:noProof/>
        </w:rPr>
        <w:t>detection</w:t>
      </w:r>
      <w:r w:rsidR="00DB65F7">
        <w:t xml:space="preserve"> of Phishing attacks that this research paper will address</w:t>
      </w:r>
      <w:r w:rsidR="006B3D39">
        <w:t>.</w:t>
      </w:r>
      <w:r w:rsidR="00480A03">
        <w:t xml:space="preserve"> Authorship detection is the</w:t>
      </w:r>
      <w:r w:rsidR="00DB65F7">
        <w:t xml:space="preserve"> propose</w:t>
      </w:r>
      <w:r w:rsidR="00480A03">
        <w:t>d</w:t>
      </w:r>
      <w:r w:rsidR="00DB65F7">
        <w:t xml:space="preserve"> solution based </w:t>
      </w:r>
      <w:r w:rsidR="00DB65F7" w:rsidRPr="007934B6">
        <w:rPr>
          <w:noProof/>
        </w:rPr>
        <w:t>o</w:t>
      </w:r>
      <w:r w:rsidR="007934B6">
        <w:rPr>
          <w:noProof/>
        </w:rPr>
        <w:t>n</w:t>
      </w:r>
      <w:r w:rsidR="00DB65F7">
        <w:t xml:space="preserve"> a Stylometric analysis approach</w:t>
      </w:r>
      <w:r w:rsidR="00480A03">
        <w:t xml:space="preserve"> that this paper will investigate</w:t>
      </w:r>
      <w:r w:rsidR="00DB65F7">
        <w:t>.</w:t>
      </w:r>
    </w:p>
    <w:p w14:paraId="0D2CA69B" w14:textId="435DC46C" w:rsidR="00F427E7" w:rsidRDefault="00F427E7" w:rsidP="00F427E7">
      <w:pPr>
        <w:pStyle w:val="Heading2"/>
      </w:pPr>
      <w:r>
        <w:t>Behavioural Biometrics</w:t>
      </w:r>
    </w:p>
    <w:p w14:paraId="7F452C70" w14:textId="77777777" w:rsidR="00F427E7" w:rsidRPr="00F427E7" w:rsidRDefault="00F427E7" w:rsidP="00F427E7"/>
    <w:p w14:paraId="4EFBB830" w14:textId="46CA63EB" w:rsidR="00C5407D" w:rsidRPr="00CF2E1A" w:rsidRDefault="00311997" w:rsidP="002818FA">
      <w:r>
        <w:t xml:space="preserve">Behavioural biometrics is the study of users behaviour </w:t>
      </w:r>
      <w:r w:rsidR="004D6A10">
        <w:fldChar w:fldCharType="begin" w:fldLock="1"/>
      </w:r>
      <w:r w:rsidR="00250FF5">
        <w:instrText>ADDIN CSL_CITATION {"citationItems":[{"id":"ITEM-1","itemData":{"abstract":"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keeping track of the user's behavior, and being more careful when atypical behavior is observed—offers a powerful yet effortless tool in the computer security arsenal that can augment or replace other methods, improving overall security","author":[{"dropping-particle":"","family":"Shrobe","given":"Howard","non-dropping-particle":"","parse-names":false,"suffix":""},{"dropping-particle":"","family":"Shrier","given":"David L","non-dropping-particle":"","parse-names":false,"suffix":""},{"dropping-particle":"","family":"Pentland","given":"Alex","non-dropping-particle":"","parse-names":false,"suffix":""}],"edition":"1","id":"ITEM-1","issued":{"date-parts":[["2018"]]},"number-of-pages":"504","publisher":"MIT Press","title":"New Solutions for Cybersecurity","type":"book"},"uris":["http://www.mendeley.com/documents/?uuid=3f2b4e43-b3e9-417e-85e5-852ee5d3900b"]}],"mendeley":{"formattedCitation":"(Shrobe, Shrier &amp; Pentland, 2018)","plainTextFormattedCitation":"(Shrobe, Shrier &amp; Pentland, 2018)","previouslyFormattedCitation":"(Shrobe, Shrier &amp; Pentland, 2018)"},"properties":{"noteIndex":0},"schema":"https://github.com/citation-style-language/schema/raw/master/csl-citation.json"}</w:instrText>
      </w:r>
      <w:r w:rsidR="004D6A10">
        <w:fldChar w:fldCharType="separate"/>
      </w:r>
      <w:r w:rsidR="004D6A10" w:rsidRPr="004D6A10">
        <w:rPr>
          <w:noProof/>
        </w:rPr>
        <w:t>(Shrobe, Shrier &amp; Pentland, 2018)</w:t>
      </w:r>
      <w:r w:rsidR="004D6A10">
        <w:fldChar w:fldCharType="end"/>
      </w:r>
      <w:r w:rsidR="004D6A10">
        <w:t>. The type of behavioural biometry that’s of interest in this paper is stylometry</w:t>
      </w:r>
      <w:r w:rsidR="00BE370F">
        <w:t>, formally known as Authorship Analysis,</w:t>
      </w:r>
      <w:r w:rsidR="004D6A10">
        <w:t xml:space="preserve"> as it’s the study of </w:t>
      </w:r>
      <w:proofErr w:type="gramStart"/>
      <w:r w:rsidR="004D6A10">
        <w:t>users</w:t>
      </w:r>
      <w:proofErr w:type="gramEnd"/>
      <w:r w:rsidR="004D6A10">
        <w:t xml:space="preserve"> linguistic style </w:t>
      </w:r>
      <w:r w:rsidR="00BE370F">
        <w:t>of</w:t>
      </w:r>
      <w:r w:rsidR="004D6A10">
        <w:t xml:space="preserve"> writing</w:t>
      </w:r>
      <w:r w:rsidR="00BE370F">
        <w:t xml:space="preserve"> by extracting and analysing stylometric features</w:t>
      </w:r>
      <w:r w:rsidR="004D6A10">
        <w:t xml:space="preserve">. Stylometry has been applied </w:t>
      </w:r>
      <w:r w:rsidR="00F427E7">
        <w:t xml:space="preserve">in different frameworks in Cloud platforms </w:t>
      </w:r>
      <w:r w:rsidR="007934B6">
        <w:rPr>
          <w:noProof/>
        </w:rPr>
        <w:t>with</w:t>
      </w:r>
      <w:r w:rsidR="00F427E7">
        <w:t xml:space="preserve"> the aid of detecting a phishing attack through attribute authorship, and hence this paper will look to exploiting this feature.</w:t>
      </w:r>
      <w:r w:rsidR="00BE370F">
        <w:t xml:space="preserve"> Stylometric analysis can be applied on three perspectives</w:t>
      </w:r>
      <w:r w:rsidR="00250FF5">
        <w:t xml:space="preserve">, namely stylometric identification, verification and characterization. In relation to this research, the focus will be the application of stylometric verification, which in </w:t>
      </w:r>
      <w:proofErr w:type="spellStart"/>
      <w:r w:rsidR="00250FF5">
        <w:t>heinsight</w:t>
      </w:r>
      <w:proofErr w:type="spellEnd"/>
      <w:r w:rsidR="00250FF5">
        <w:t xml:space="preserve"> is </w:t>
      </w:r>
      <w:proofErr w:type="spellStart"/>
      <w:r w:rsidR="00250FF5">
        <w:t>determing</w:t>
      </w:r>
      <w:proofErr w:type="spellEnd"/>
      <w:r w:rsidR="00250FF5">
        <w:t xml:space="preserve"> the target body of work belongs to the author that claims the authorship of the body of work</w:t>
      </w:r>
      <w:r w:rsidR="00337270">
        <w:t xml:space="preserve"> </w:t>
      </w:r>
      <w:r w:rsidR="00250FF5">
        <w:fldChar w:fldCharType="begin" w:fldLock="1"/>
      </w:r>
      <w:r w:rsidR="00250FF5">
        <w:instrText>ADDIN CSL_CITATION {"citationItems":[{"id":"ITEM-1","itemData":{"DOI":"10.1109/CITS.2013.6705711","ISBN":"9781479901685","abstract":"—Authorship verification can be checked using sty- lometric techniques through the analysis of linguistic styles and writing characteristics of the authors. Stylometry is a behavioral feature that a person exhibits during writing and can be extracted and used potentially to check the identity of the author of online documents. Although stylometric techniques can achieve high accuracy rates for long documents, it is still challenging to identify an author for short documents, in particular when dealing with large authors populations. These hurdles must be addressed for stylometry to be usable in checking authorship of online messages such as emails, text messages, or twitter feeds. In this paper, we pose some steps toward achieving that goal by proposing a supervised learning technique combined with n-gram analysis for authorship verification in short texts. Experimental evaluation based on the Enron email dataset involving 87 authors yields very promising results consisting of an Equal Error Rate (EER) of 14.35% for message blocks of 500 characters. Keywords—Authentication","author":[{"dropping-particle":"","family":"Brocardo","given":"Marcelo Luiz","non-dropping-particle":"","parse-names":false,"suffix":""},{"dropping-particle":"","family":"Traore","given":"Issa","non-dropping-particle":"","parse-names":false,"suffix":""},{"dropping-particle":"","family":"Saad","given":"Sherif","non-dropping-particle":"","parse-names":false,"suffix":""},{"dropping-particle":"","family":"Woungang","given":"Isaac","non-dropping-particle":"","parse-names":false,"suffix":""}],"container-title":"2013 International Conference on Computer, Information and Telecommunication Systems, CITS 2013","id":"ITEM-1","issued":{"date-parts":[["2013"]]},"title":"Authorship verification for short messages using stylometry","type":"article-journal"},"uris":["http://www.mendeley.com/documents/?uuid=5ad9a210-17fe-4e8c-a971-7788f6bd663a"]}],"mendeley":{"formattedCitation":"(Brocardo et al., 2013)","plainTextFormattedCitation":"(Brocardo et al., 2013)"},"properties":{"noteIndex":0},"schema":"https://github.com/citation-style-language/schema/raw/master/csl-citation.json"}</w:instrText>
      </w:r>
      <w:r w:rsidR="00250FF5">
        <w:fldChar w:fldCharType="separate"/>
      </w:r>
      <w:r w:rsidR="00250FF5" w:rsidRPr="00250FF5">
        <w:rPr>
          <w:noProof/>
        </w:rPr>
        <w:t>(Brocardo et al., 2013)</w:t>
      </w:r>
      <w:r w:rsidR="00250FF5">
        <w:fldChar w:fldCharType="end"/>
      </w:r>
      <w:r w:rsidR="00BE370F">
        <w:t xml:space="preserve"> </w:t>
      </w:r>
      <w:r w:rsidR="00337270">
        <w:t>.</w:t>
      </w:r>
    </w:p>
    <w:p w14:paraId="457CD85B" w14:textId="6184F56C" w:rsidR="006D2769" w:rsidRDefault="006D2769"/>
    <w:p w14:paraId="44C80C52" w14:textId="6FF4024A" w:rsidR="006D2769" w:rsidRDefault="00824C34" w:rsidP="00824C34">
      <w:pPr>
        <w:pStyle w:val="Heading1"/>
      </w:pPr>
      <w:r>
        <w:t>Problem Statement</w:t>
      </w:r>
    </w:p>
    <w:p w14:paraId="7F08CDA3" w14:textId="7D4ACDAD" w:rsidR="00824C34" w:rsidRDefault="00824C34" w:rsidP="00824C34"/>
    <w:p w14:paraId="39C15258" w14:textId="77921F2F" w:rsidR="00645E86" w:rsidRDefault="00FE482A" w:rsidP="00824C34">
      <w:r>
        <w:t xml:space="preserve">Public cloud environments are susceptible to Spear phishing attacks as it is thought to be the easiest ways for criminals to acquire sensitive information from the end-user as the end-user is seen as the weak point in the system. It takes approximately over 229 days to detect an intrusion with the latest detection models employed in Cloud environments </w:t>
      </w:r>
      <w:r>
        <w:fldChar w:fldCharType="begin" w:fldLock="1"/>
      </w:r>
      <w:r w:rsidR="00250FF5">
        <w:instrText>ADDIN CSL_CITATION {"citationItems":[{"id":"ITEM-1","itemData":{"DOI":"10.1145/3029806.3029842","ISBN":"9781450345231","abstract":"Phishing email has become a popular solution among attack-ers to steal all kinds of data from people and easily breach organizations' security system. Hackers use multiple tech-niques and tricks to raise the chances of success of their attacks, like using information found on social networking websites to tailor their emails to the target's interests, or targeting employees of an organization who probably can't spot a phishing email or malicious websites and avoid send-ing emails to IT people or employees from Security depart-ment. In this paper we focus on analyzing the coherence of information contained in the different parts of the email: Header, Body, and URLs. After analyzing multiple phish-ing emails we discovered that there is always incoherence between these different parts. We created a comprehensive method which uses a set of rules that correlates the infor-mation collected from analyzing the header, body and URLs of the email and can even include the user in the detection process. We take into account that there is no such thing called perfection, so even if an email is classified as legit-imate, our system will still send a warning to the user if the email is suspicious enough. This way even if a phishing email manages to escape our system, the user can still be protected.","author":[{"dropping-particle":"","family":"Verma","given":"Rakesh","non-dropping-particle":"","parse-names":false,"suffix":""},{"dropping-particle":"","family":"El","given":"Ayman","non-dropping-particle":"","parse-names":false,"suffix":""},{"dropping-particle":"","family":"Ensias","given":"Aassal","non-dropping-particle":"","parse-names":false,"suffix":""},{"dropping-particle":"","family":"Mohamed","given":"Avenue","non-dropping-particle":"","parse-names":false,"suffix":""},{"dropping-particle":"","family":"Abdellah","given":"Ben","non-dropping-particle":"","parse-names":false,"suffix":""},{"dropping-particle":"","family":"Rabat","given":"Regragui","non-dropping-particle":"","parse-names":false,"suffix":""}],"id":"ITEM-1","issued":{"date-parts":[["2015"]]},"page":"155-157","title":"Comprehensive Method for Detecting Phishing Emails Using Correlation-based Analysis and User Participation","type":"article-journal"},"uris":["http://www.mendeley.com/documents/?uuid=5e6fd5db-a95b-484c-8b5f-51e92dd35c32"]}],"mendeley":{"formattedCitation":"(Verma et al., 2015)","plainTextFormattedCitation":"(Verma et al., 2015)","previouslyFormattedCitation":"(Verma et al., 2015)"},"properties":{"noteIndex":0},"schema":"https://github.com/citation-style-language/schema/raw/master/csl-citation.json"}</w:instrText>
      </w:r>
      <w:r>
        <w:fldChar w:fldCharType="separate"/>
      </w:r>
      <w:r w:rsidRPr="00FE482A">
        <w:rPr>
          <w:noProof/>
        </w:rPr>
        <w:t>(Verma et al., 2015)</w:t>
      </w:r>
      <w:r>
        <w:fldChar w:fldCharType="end"/>
      </w:r>
      <w:r>
        <w:t xml:space="preserve">.  This is due to </w:t>
      </w:r>
      <w:proofErr w:type="gramStart"/>
      <w:r>
        <w:t>attackers</w:t>
      </w:r>
      <w:proofErr w:type="gramEnd"/>
      <w:r>
        <w:t xml:space="preserve"> knowledge of impersonating as a legitimate source</w:t>
      </w:r>
      <w:r w:rsidR="00FB2D51">
        <w:t xml:space="preserve"> by mimicking </w:t>
      </w:r>
      <w:r w:rsidR="007934B6">
        <w:t xml:space="preserve">the </w:t>
      </w:r>
      <w:r w:rsidR="00FB2D51" w:rsidRPr="007934B6">
        <w:rPr>
          <w:noProof/>
        </w:rPr>
        <w:t>style</w:t>
      </w:r>
      <w:r w:rsidR="00FB2D51">
        <w:t xml:space="preserve"> of writing format of the organisation.</w:t>
      </w:r>
    </w:p>
    <w:p w14:paraId="32E3CE20" w14:textId="77AFA790" w:rsidR="00824C34" w:rsidRDefault="00824C34" w:rsidP="00824C34">
      <w:pPr>
        <w:pStyle w:val="Heading1"/>
      </w:pPr>
      <w:r>
        <w:t>Literature Review</w:t>
      </w:r>
    </w:p>
    <w:p w14:paraId="28BC4536" w14:textId="23B932D2" w:rsidR="00824C34" w:rsidRDefault="00824C34" w:rsidP="00824C34"/>
    <w:p w14:paraId="12DF6833" w14:textId="68D779C7" w:rsidR="00DB65F7" w:rsidRDefault="00480A03" w:rsidP="00824C34">
      <w:r>
        <w:t xml:space="preserve">A paper </w:t>
      </w:r>
      <w:r w:rsidR="007934B6">
        <w:t xml:space="preserve">was </w:t>
      </w:r>
      <w:r w:rsidRPr="007934B6">
        <w:rPr>
          <w:noProof/>
        </w:rPr>
        <w:t>done</w:t>
      </w:r>
      <w:r>
        <w:t xml:space="preserve"> by </w:t>
      </w:r>
      <w:r w:rsidRPr="00480A03">
        <w:t xml:space="preserve">Nazmul Islam, Mohammed </w:t>
      </w:r>
      <w:proofErr w:type="spellStart"/>
      <w:r w:rsidRPr="00480A03">
        <w:t>Moshiul</w:t>
      </w:r>
      <w:proofErr w:type="spellEnd"/>
      <w:r w:rsidRPr="00480A03">
        <w:t xml:space="preserve"> Hoque and Mohammad </w:t>
      </w:r>
      <w:proofErr w:type="spellStart"/>
      <w:r w:rsidRPr="00480A03">
        <w:t>Rajib</w:t>
      </w:r>
      <w:proofErr w:type="spellEnd"/>
      <w:r w:rsidRPr="00480A03">
        <w:t xml:space="preserve"> Hossain</w:t>
      </w:r>
      <w:r>
        <w:t xml:space="preserve"> on the “Automatic Authorship Detection fr</w:t>
      </w:r>
      <w:r w:rsidR="007E4DBA">
        <w:t xml:space="preserve">om Bengali Text using Stylometric Approach” </w:t>
      </w:r>
      <w:r w:rsidR="007E4DBA">
        <w:fldChar w:fldCharType="begin" w:fldLock="1"/>
      </w:r>
      <w:r w:rsidR="00250FF5">
        <w:instrText>ADDIN CSL_CITATION {"citationItems":[{"id":"ITEM-1","itemData":{"DOI":"10.1109/ICCITECHN.2017.8281793","ISBN":"978-1-5386-1150-0","author":[{"dropping-particle":"","family":"Islam","given":"Nazmul","non-dropping-particle":"","parse-names":false,"suffix":""},{"dropping-particle":"","family":"Hoque","given":"Mohammed Moshiul","non-dropping-particle":"","parse-names":false,"suffix":""},{"dropping-particle":"","family":"Hossain","given":"Mohammad Rajib","non-dropping-particle":"","parse-names":false,"suffix":""}],"container-title":"2017 20th International Conference of Computer and Information Technology (ICCIT)","id":"ITEM-1","issued":{"date-parts":[["2017"]]},"page":"1-6","title":"Automatic authorship detection from Bengali text using stylometric approach","type":"article-journal"},"uris":["http://www.mendeley.com/documents/?uuid=49a24857-bf19-4c2f-9d59-c33faad4d2aa"]}],"mendeley":{"formattedCitation":"(Islam, Hoque &amp; Hossain, 2017)","plainTextFormattedCitation":"(Islam, Hoque &amp; Hossain, 2017)","previouslyFormattedCitation":"(Islam, Hoque &amp; Hossain, 2017)"},"properties":{"noteIndex":0},"schema":"https://github.com/citation-style-language/schema/raw/master/csl-citation.json"}</w:instrText>
      </w:r>
      <w:r w:rsidR="007E4DBA">
        <w:fldChar w:fldCharType="separate"/>
      </w:r>
      <w:r w:rsidR="007E4DBA" w:rsidRPr="007E4DBA">
        <w:rPr>
          <w:noProof/>
        </w:rPr>
        <w:t>(Islam, Hoque &amp; Hossain, 2017)</w:t>
      </w:r>
      <w:r w:rsidR="007E4DBA">
        <w:fldChar w:fldCharType="end"/>
      </w:r>
      <w:r w:rsidR="007E4DBA">
        <w:t xml:space="preserve"> investigates</w:t>
      </w:r>
      <w:r w:rsidR="00266B0E">
        <w:t xml:space="preserve"> writing styles of Bengali </w:t>
      </w:r>
      <w:proofErr w:type="spellStart"/>
      <w:r w:rsidR="00266B0E">
        <w:t>writters</w:t>
      </w:r>
      <w:proofErr w:type="spellEnd"/>
      <w:r w:rsidR="00266B0E">
        <w:t xml:space="preserve"> by collecting writings and blogs from their sample writers. Through </w:t>
      </w:r>
      <w:r w:rsidR="00266B0E" w:rsidRPr="007934B6">
        <w:rPr>
          <w:noProof/>
        </w:rPr>
        <w:t>analysis</w:t>
      </w:r>
      <w:r w:rsidR="007934B6">
        <w:rPr>
          <w:noProof/>
        </w:rPr>
        <w:t>,</w:t>
      </w:r>
      <w:r w:rsidR="00266B0E">
        <w:t xml:space="preserve"> they discovered n-gram features that were useful to detect certain authors. </w:t>
      </w:r>
      <w:r w:rsidR="00CB3E1A">
        <w:t xml:space="preserve">N-grams, also </w:t>
      </w:r>
      <w:proofErr w:type="spellStart"/>
      <w:r w:rsidR="00CB3E1A">
        <w:t>reffered</w:t>
      </w:r>
      <w:proofErr w:type="spellEnd"/>
      <w:r w:rsidR="00CB3E1A">
        <w:t xml:space="preserve"> to as shingles, is an adjacent sequence of n items from a given sample of text </w:t>
      </w:r>
      <w:r w:rsidR="00CB3E1A">
        <w:fldChar w:fldCharType="begin" w:fldLock="1"/>
      </w:r>
      <w:r w:rsidR="00250FF5">
        <w:instrText>ADDIN CSL_CITATION {"citationItems":[{"id":"ITEM-1","itemData":{"author":[{"dropping-particle":"","family":"Broder","given":"Andrei","non-dropping-particle":"","parse-names":false,"suffix":""},{"dropping-particle":"","family":"Glassman","given":"Steven C","non-dropping-particle":"","parse-names":false,"suffix":""},{"dropping-particle":"","family":"Manasse","given":"Mark S","non-dropping-particle":"","parse-names":false,"suffix":""},{"dropping-particle":"","family":"Zweig","given":"Geoffrey","non-dropping-particle":"","parse-names":false,"suffix":""}],"id":"ITEM-1","issued":{"date-parts":[["1997"]]},"title":"Syntactic clustering of the Web IS ( A ) n S ( B )","type":"article-journal","volume":"29"},"uris":["http://www.mendeley.com/documents/?uuid=c304c548-9287-4c1c-b875-da40672244a0"]}],"mendeley":{"formattedCitation":"(Broder et al., 1997)","plainTextFormattedCitation":"(Broder et al., 1997)","previouslyFormattedCitation":"(Broder et al., 1997)"},"properties":{"noteIndex":0},"schema":"https://github.com/citation-style-language/schema/raw/master/csl-citation.json"}</w:instrText>
      </w:r>
      <w:r w:rsidR="00CB3E1A">
        <w:fldChar w:fldCharType="separate"/>
      </w:r>
      <w:r w:rsidR="00CB3E1A" w:rsidRPr="00CB3E1A">
        <w:rPr>
          <w:noProof/>
        </w:rPr>
        <w:t>(Broder et al., 1997)</w:t>
      </w:r>
      <w:r w:rsidR="00CB3E1A">
        <w:fldChar w:fldCharType="end"/>
      </w:r>
      <w:r w:rsidR="00CB3E1A">
        <w:t xml:space="preserve">. </w:t>
      </w:r>
      <w:r w:rsidR="00C45D49">
        <w:t>Thus can be viewed as a probabilistic model in a language base that predicts the next item in a sequence derived from the Markov model</w:t>
      </w:r>
      <w:r w:rsidR="006E2069">
        <w:t xml:space="preserve"> </w:t>
      </w:r>
      <w:r w:rsidR="006E2069">
        <w:fldChar w:fldCharType="begin" w:fldLock="1"/>
      </w:r>
      <w:r w:rsidR="00250FF5">
        <w:instrText>ADDIN CSL_CITATION {"citationItems":[{"id":"ITEM-1","itemData":{"ISBN":"0891-2017","ISSN":"08912017","abstract":"Recently, there has been a rebirth of empiricism in the field of natural language processing. Man- ual encoding of linguistic information is being challenged by automated corpus-based learning as a method of providing a natural language processing system with linguistic knowledge. Al- though corpus-based approaches have been successful in many different areas of natural language processing, it is often the case that these methods capture the linguistic information they are modelling indirectly in large opaque tables of statistics. This can make it difficult to analyze, understand and improve the ability of these approaches to model underlying linguistic behavior. In this paper, we will describe a simple rule-based approach to automated learning of linguistic knowledge. This approach has been shown for a number of tasks to capture information in a clearer and more direct fashion without a compromise in performance. We present a detailed case study of this learning method applied to part-of-speech tagging.","author":[{"dropping-particle":"","family":"Brill","given":"Eric","non-dropping-particle":"","parse-names":false,"suffix":""}],"container-title":"Computational Linguistics","id":"ITEM-1","issue":"4","issued":{"date-parts":[["1995"]]},"page":"543-565","title":"Transformation-Based Error-Driven Learning and Natural Language Processing : A Case Study in Part-of-Speech Tagging","type":"article-journal","volume":"21"},"uris":["http://www.mendeley.com/documents/?uuid=7a8e7c9d-b60d-4566-9007-fc2f408c6b0b"]}],"mendeley":{"formattedCitation":"(Brill, 1995)","plainTextFormattedCitation":"(Brill, 1995)","previouslyFormattedCitation":"(Brill, 1995)"},"properties":{"noteIndex":0},"schema":"https://github.com/citation-style-language/schema/raw/master/csl-citation.json"}</w:instrText>
      </w:r>
      <w:r w:rsidR="006E2069">
        <w:fldChar w:fldCharType="separate"/>
      </w:r>
      <w:r w:rsidR="006E2069" w:rsidRPr="006E2069">
        <w:rPr>
          <w:noProof/>
        </w:rPr>
        <w:t>(Brill, 1995)</w:t>
      </w:r>
      <w:r w:rsidR="006E2069">
        <w:fldChar w:fldCharType="end"/>
      </w:r>
      <w:r w:rsidR="00C45D49">
        <w:t xml:space="preserve">. </w:t>
      </w:r>
      <w:r w:rsidR="00CB3E1A">
        <w:t xml:space="preserve">The investigation used unigram, bigram as well as trigram together with parts of speech features such as conjunctions and pronouns on the sample sets of texts provided. Then the use of three machine learning algorithms </w:t>
      </w:r>
      <w:r w:rsidR="00230A98">
        <w:t xml:space="preserve">on </w:t>
      </w:r>
      <w:r w:rsidR="007934B6">
        <w:t xml:space="preserve">the </w:t>
      </w:r>
      <w:r w:rsidR="00230A98" w:rsidRPr="007934B6">
        <w:rPr>
          <w:noProof/>
        </w:rPr>
        <w:t>final</w:t>
      </w:r>
      <w:r w:rsidR="00230A98">
        <w:t xml:space="preserve"> dataset, namely Naïve Bayes, Decision Tree and Random </w:t>
      </w:r>
      <w:r w:rsidR="003E73C6">
        <w:t>F</w:t>
      </w:r>
      <w:r w:rsidR="00230A98">
        <w:t>orest</w:t>
      </w:r>
      <w:r w:rsidR="003E73C6">
        <w:t xml:space="preserve"> Classifier</w:t>
      </w:r>
      <w:r w:rsidR="00230A98">
        <w:t>, were used, with the explanation of how each step in the Random Forest</w:t>
      </w:r>
      <w:r w:rsidR="00CB3E1A">
        <w:t xml:space="preserve"> </w:t>
      </w:r>
      <w:r w:rsidR="00230A98">
        <w:t>was conducted and the results that got passed into a new document. This is due to the 96% accuracy they received from th</w:t>
      </w:r>
      <w:r w:rsidR="003E73C6">
        <w:t xml:space="preserve">eir research in the Random Forest Classifier. The </w:t>
      </w:r>
      <w:r w:rsidR="000629CE">
        <w:t>strength</w:t>
      </w:r>
      <w:r w:rsidR="003E73C6">
        <w:t xml:space="preserve"> of this research was dataset was reliable was they had selected texts randomly to minimize biasness of the data. It also reached a very high accuracy of 96% from the 3125 literary passages of a sample of 10 prominent writers. However, the approach </w:t>
      </w:r>
      <w:r w:rsidR="000629CE">
        <w:t xml:space="preserve">has a limitation in that </w:t>
      </w:r>
      <w:r w:rsidR="003E73C6">
        <w:t xml:space="preserve">was narrowly focussed on blog writings and so </w:t>
      </w:r>
      <w:r w:rsidR="000629CE">
        <w:t>proposed method has still need to address writings found in news articles, emails, tweets and other texts found in public cloud environments that are of interests to this research paper.</w:t>
      </w:r>
    </w:p>
    <w:p w14:paraId="0A272EC2" w14:textId="66883E89" w:rsidR="006E2069" w:rsidRDefault="000013A0" w:rsidP="00824C34">
      <w:r w:rsidRPr="000013A0">
        <w:t>Rakesh Verma and Nirmala Rai</w:t>
      </w:r>
      <w:r>
        <w:t xml:space="preserve"> proposed the “</w:t>
      </w:r>
      <w:r w:rsidRPr="000013A0">
        <w:t>Phish-</w:t>
      </w:r>
      <w:proofErr w:type="spellStart"/>
      <w:r w:rsidRPr="000013A0">
        <w:t>IDetector</w:t>
      </w:r>
      <w:proofErr w:type="spellEnd"/>
      <w:r w:rsidRPr="000013A0">
        <w:t>: Message-Id Based Automatic Phishing Detection</w:t>
      </w:r>
      <w:r>
        <w:t xml:space="preserve">” </w:t>
      </w:r>
      <w:r>
        <w:fldChar w:fldCharType="begin" w:fldLock="1"/>
      </w:r>
      <w:r w:rsidR="00250FF5">
        <w:instrText>ADDIN CSL_CITATION {"citationItems":[{"id":"ITEM-1","itemData":{"ISBN":"978-989-758-117-5","abstract":"Phishing attacks are a well known problem in our age of electronic communication. Sensitive information like credit card details, login credentials for account, etc. are targeted by phishers. Emails are the most common channel for launching phishing attacks. They are made to resemble genuine ones as much as possible to fool recipients into divulging private and sensitive data, causing huge monetary losses every year. This paper presents a novel approach to detect phishing emails, which is simple and effective. It leverages the unique characteristics of the Message-ID field of an email header for successful detection and differentiation of phishing emails from legitimate ones. Using machine learning classifiers on n-gram features extracted from Message-IDs, we obtain over 99% detection rate with low false positives.","author":[{"dropping-particle":"","family":"Verma","given":"R","non-dropping-particle":"","parse-names":false,"suffix":""},{"dropping-particle":"","family":"Rai","given":"N","non-dropping-particle":"","parse-names":false,"suffix":""}],"container-title":"2015 12th International Joint Conference on e-Business and Telecommunications (ICETE)","id":"ITEM-1","issued":{"date-parts":[["2015"]]},"page":"427-434","title":"Phish-IDetector: Message-ID based automatic phishing detection","type":"article-journal","volume":"04"},"uris":["http://www.mendeley.com/documents/?uuid=d479f064-7b77-4dda-ac8e-986c521cbe23"]}],"mendeley":{"formattedCitation":"(Verma &amp; Rai, 2015)","plainTextFormattedCitation":"(Verma &amp; Rai, 2015)","previouslyFormattedCitation":"(Verma &amp; Rai, 2015)"},"properties":{"noteIndex":0},"schema":"https://github.com/citation-style-language/schema/raw/master/csl-citation.json"}</w:instrText>
      </w:r>
      <w:r>
        <w:fldChar w:fldCharType="separate"/>
      </w:r>
      <w:r w:rsidRPr="000013A0">
        <w:rPr>
          <w:noProof/>
        </w:rPr>
        <w:t>(Verma &amp; Rai, 2015)</w:t>
      </w:r>
      <w:r>
        <w:fldChar w:fldCharType="end"/>
      </w:r>
      <w:r w:rsidR="00355B98">
        <w:t xml:space="preserve"> which primarily focuses on email headers. The research focussed on observing less than 10 legitimate emails and phishing emails as the research </w:t>
      </w:r>
      <w:r w:rsidR="00355B98" w:rsidRPr="007934B6">
        <w:rPr>
          <w:noProof/>
        </w:rPr>
        <w:t>w</w:t>
      </w:r>
      <w:r w:rsidR="007934B6">
        <w:rPr>
          <w:noProof/>
        </w:rPr>
        <w:t>ere</w:t>
      </w:r>
      <w:r w:rsidR="00355B98">
        <w:t xml:space="preserve"> more drawn to the Message-ID field that is a universally unique string</w:t>
      </w:r>
      <w:r w:rsidR="00DA7175">
        <w:t xml:space="preserve">. The research utilises Machine Learning algorithms together with the properties of Message-IDs onto the n-gram analysis of the Message-IDs. </w:t>
      </w:r>
      <w:r w:rsidR="00F96E66">
        <w:t xml:space="preserve">The Random Forest Classifier algorithm performed the best in the research and so results found were utilised with the SMO algorithm (The Sequential Minimal Optimization). </w:t>
      </w:r>
      <w:r w:rsidR="00F56A37">
        <w:t xml:space="preserve">The researchers ensured that 100% of the experimental dataset </w:t>
      </w:r>
      <w:r w:rsidR="008B390F">
        <w:t xml:space="preserve">legitimate emails had Message-IDs. This experiment relies on the Message-ID field and so if not existing the experiment will not work, </w:t>
      </w:r>
      <w:r w:rsidR="008B390F" w:rsidRPr="007934B6">
        <w:rPr>
          <w:noProof/>
        </w:rPr>
        <w:t>fortunately</w:t>
      </w:r>
      <w:r w:rsidR="007934B6">
        <w:rPr>
          <w:noProof/>
        </w:rPr>
        <w:t>,</w:t>
      </w:r>
      <w:r w:rsidR="008B390F">
        <w:t xml:space="preserve"> it will still raise red flags to the email security. The research reached 99% True Positive Rates.</w:t>
      </w:r>
      <w:r w:rsidR="00D0635E">
        <w:t xml:space="preserve"> It is important to note that in literature, there is no </w:t>
      </w:r>
      <w:r w:rsidR="0026361A">
        <w:t xml:space="preserve">phishing detection of 100%, therefore the result of 99% was due to the smaller finite sample set of </w:t>
      </w:r>
      <w:proofErr w:type="gramStart"/>
      <w:r w:rsidR="0026361A">
        <w:t>data, and</w:t>
      </w:r>
      <w:proofErr w:type="gramEnd"/>
      <w:r w:rsidR="0026361A">
        <w:t xml:space="preserve"> is indeed noted that the exponential increasing of the sample email set together with a higher order of n-grams is difficult to run with different Machine Learning classifiers without the specialized use of big data approaches. </w:t>
      </w:r>
      <w:r w:rsidR="00BB2F08">
        <w:t>This</w:t>
      </w:r>
      <w:r w:rsidR="007934B6">
        <w:t>, therefore,</w:t>
      </w:r>
      <w:r w:rsidR="00BB2F08">
        <w:t xml:space="preserve"> shows a limit in the automatic detection system.</w:t>
      </w:r>
    </w:p>
    <w:p w14:paraId="5C30C1DF" w14:textId="7509B55E" w:rsidR="00BB2F08" w:rsidRDefault="00BB2F08" w:rsidP="00BB2F08">
      <w:r>
        <w:lastRenderedPageBreak/>
        <w:t xml:space="preserve">Following from this research, </w:t>
      </w:r>
      <w:r w:rsidRPr="00BB2F08">
        <w:t>Rakesh Verma</w:t>
      </w:r>
      <w:r>
        <w:t xml:space="preserve"> and Ayman El </w:t>
      </w:r>
      <w:proofErr w:type="spellStart"/>
      <w:r>
        <w:t>Aassal</w:t>
      </w:r>
      <w:proofErr w:type="spellEnd"/>
      <w:r>
        <w:t xml:space="preserve"> state </w:t>
      </w:r>
      <w:proofErr w:type="spellStart"/>
      <w:r>
        <w:t>its</w:t>
      </w:r>
      <w:proofErr w:type="spellEnd"/>
      <w:r>
        <w:t xml:space="preserve"> better to include users in the detection process or send warning to users to warn them of possible attack and thus include user training, when they were introducing “A Correlation-based Analysis and User Participation method for Detecting Phishing Email” </w:t>
      </w:r>
      <w:r>
        <w:fldChar w:fldCharType="begin" w:fldLock="1"/>
      </w:r>
      <w:r w:rsidR="00250FF5">
        <w:instrText>ADDIN CSL_CITATION {"citationItems":[{"id":"ITEM-1","itemData":{"DOI":"10.1145/3029806.3029842","ISBN":"9781450345231","abstract":"Phishing email has become a popular solution among attack-ers to steal all kinds of data from people and easily breach organizations' security system. Hackers use multiple tech-niques and tricks to raise the chances of success of their attacks, like using information found on social networking websites to tailor their emails to the target's interests, or targeting employees of an organization who probably can't spot a phishing email or malicious websites and avoid send-ing emails to IT people or employees from Security depart-ment. In this paper we focus on analyzing the coherence of information contained in the different parts of the email: Header, Body, and URLs. After analyzing multiple phish-ing emails we discovered that there is always incoherence between these different parts. We created a comprehensive method which uses a set of rules that correlates the infor-mation collected from analyzing the header, body and URLs of the email and can even include the user in the detection process. We take into account that there is no such thing called perfection, so even if an email is classified as legit-imate, our system will still send a warning to the user if the email is suspicious enough. This way even if a phishing email manages to escape our system, the user can still be protected.","author":[{"dropping-particle":"","family":"Verma","given":"Rakesh","non-dropping-particle":"","parse-names":false,"suffix":""},{"dropping-particle":"","family":"El","given":"Ayman","non-dropping-particle":"","parse-names":false,"suffix":""},{"dropping-particle":"","family":"Ensias","given":"Aassal","non-dropping-particle":"","parse-names":false,"suffix":""},{"dropping-particle":"","family":"Mohamed","given":"Avenue","non-dropping-particle":"","parse-names":false,"suffix":""},{"dropping-particle":"","family":"Abdellah","given":"Ben","non-dropping-particle":"","parse-names":false,"suffix":""},{"dropping-particle":"","family":"Rabat","given":"Regragui","non-dropping-particle":"","parse-names":false,"suffix":""}],"id":"ITEM-1","issued":{"date-parts":[["2015"]]},"page":"155-157","title":"Comprehensive Method for Detecting Phishing Emails Using Correlation-based Analysis and User Participation","type":"article-journal"},"uris":["http://www.mendeley.com/documents/?uuid=5e6fd5db-a95b-484c-8b5f-51e92dd35c32"]}],"mendeley":{"formattedCitation":"(Verma et al., 2015)","plainTextFormattedCitation":"(Verma et al., 2015)","previouslyFormattedCitation":"(Verma et al., 2015)"},"properties":{"noteIndex":0},"schema":"https://github.com/citation-style-language/schema/raw/master/csl-citation.json"}</w:instrText>
      </w:r>
      <w:r>
        <w:fldChar w:fldCharType="separate"/>
      </w:r>
      <w:r w:rsidRPr="00BB2F08">
        <w:rPr>
          <w:noProof/>
        </w:rPr>
        <w:t>(Verma et al., 2015)</w:t>
      </w:r>
      <w:r>
        <w:fldChar w:fldCharType="end"/>
      </w:r>
      <w:r>
        <w:t xml:space="preserve">. In this research, a comprehensive method to determine </w:t>
      </w:r>
      <w:r w:rsidR="007934B6">
        <w:rPr>
          <w:noProof/>
        </w:rPr>
        <w:t>to phish</w:t>
      </w:r>
      <w:r>
        <w:t xml:space="preserve"> off an email was designed, whereby information extracted </w:t>
      </w:r>
      <w:r w:rsidR="007934B6">
        <w:rPr>
          <w:noProof/>
        </w:rPr>
        <w:t>from</w:t>
      </w:r>
      <w:r>
        <w:t xml:space="preserve"> the email header is relevant to the information contained in the email body. </w:t>
      </w:r>
      <w:r w:rsidR="006178BF">
        <w:t xml:space="preserve">This introduced method was executed using two algorithms, namely Header Analysis </w:t>
      </w:r>
      <w:proofErr w:type="spellStart"/>
      <w:r w:rsidR="006178BF">
        <w:t>Algorthm</w:t>
      </w:r>
      <w:proofErr w:type="spellEnd"/>
      <w:r w:rsidR="006178BF">
        <w:t xml:space="preserve"> and Matching Algorithm. Within the Matching Algorithm, multiple header fields and sender identity are authenticated using digital signatures in the Domain-Key Identified Mail </w:t>
      </w:r>
      <w:r w:rsidR="006178BF">
        <w:fldChar w:fldCharType="begin" w:fldLock="1"/>
      </w:r>
      <w:r w:rsidR="00250FF5">
        <w:instrText>ADDIN CSL_CITATION {"citationItems":[{"id":"ITEM-1","itemData":{"DOI":"10.1016/j.cose.2009.05.002","ISBN":"01674048","ISSN":"01674048","abstract":"We describe and compare three predominant email sender authentication mechanisms based on DNS: SPF, DKIM and Sender-ID Framework (SIDF). These mechanisms are designed mainly to assist in filtering of undesirable email messages, in particular spam and phishing emails. We clarify the limitations of these mechanisms, identify risks, and make recommendations. In particular, we argue that, properly used, SPF and DKIM can both help improve the efficiency and accuracy of email filtering. © 2009 Elsevier Ltd. All rights reserved.","author":[{"dropping-particle":"","family":"Herzberg","given":"Amir","non-dropping-particle":"","parse-names":false,"suffix":""}],"container-title":"Computers and Security","id":"ITEM-1","issue":"8","issued":{"date-parts":[["2009"]]},"page":"731-742","publisher":"Elsevier Ltd","title":"DNS-based email sender authentication mechanisms: A critical review","type":"article-journal","volume":"28"},"uris":["http://www.mendeley.com/documents/?uuid=72d0f506-306a-40b8-ba80-7193cb630d71"]}],"mendeley":{"formattedCitation":"(Herzberg, 2009)","plainTextFormattedCitation":"(Herzberg, 2009)","previouslyFormattedCitation":"(Herzberg, 2009)"},"properties":{"noteIndex":0},"schema":"https://github.com/citation-style-language/schema/raw/master/csl-citation.json"}</w:instrText>
      </w:r>
      <w:r w:rsidR="006178BF">
        <w:fldChar w:fldCharType="separate"/>
      </w:r>
      <w:r w:rsidR="006178BF" w:rsidRPr="006178BF">
        <w:rPr>
          <w:noProof/>
        </w:rPr>
        <w:t>(Herzberg, 2009)</w:t>
      </w:r>
      <w:r w:rsidR="006178BF">
        <w:fldChar w:fldCharType="end"/>
      </w:r>
      <w:r w:rsidR="006178BF">
        <w:t xml:space="preserve">. </w:t>
      </w:r>
      <w:r w:rsidR="003F2466">
        <w:t xml:space="preserve">A sender Policy Framework is </w:t>
      </w:r>
      <w:proofErr w:type="spellStart"/>
      <w:r w:rsidR="003F2466">
        <w:t>imployed</w:t>
      </w:r>
      <w:proofErr w:type="spellEnd"/>
      <w:r w:rsidR="003F2466">
        <w:t xml:space="preserve"> to enable verification that the sending mail server is authorized in the domain that appears in the “mail from” address. Other methods like URL Analysis and Semantic Analysis are also used in the research. The research primarily focuses on the header analysis and so if the results pass the rules set for the header, then the email is passed off as legitimate. This deduction, however, is not legitimate as the attacker can still get hold of a legitimate email address by hacking into the </w:t>
      </w:r>
      <w:r w:rsidR="003F2466" w:rsidRPr="007934B6">
        <w:rPr>
          <w:noProof/>
        </w:rPr>
        <w:t>organisation</w:t>
      </w:r>
      <w:r w:rsidR="007934B6">
        <w:rPr>
          <w:noProof/>
        </w:rPr>
        <w:t>'</w:t>
      </w:r>
      <w:r w:rsidR="003F2466" w:rsidRPr="007934B6">
        <w:rPr>
          <w:noProof/>
        </w:rPr>
        <w:t>s</w:t>
      </w:r>
      <w:r w:rsidR="003F2466">
        <w:t xml:space="preserve"> mail server and impersonate as a member of the organisation.</w:t>
      </w:r>
      <w:r w:rsidR="00964DA5">
        <w:t xml:space="preserve"> Hence future work involves the analysis of email body.</w:t>
      </w:r>
    </w:p>
    <w:p w14:paraId="08B985E2" w14:textId="5D6F43C6" w:rsidR="00964DA5" w:rsidRDefault="00751BC0" w:rsidP="00BB2F08">
      <w:r>
        <w:t xml:space="preserve">A paper on </w:t>
      </w:r>
      <w:r w:rsidR="003031AA">
        <w:t xml:space="preserve">a Content-Based Authorship Identification Framework that is used </w:t>
      </w:r>
      <w:r w:rsidR="007934B6">
        <w:rPr>
          <w:noProof/>
        </w:rPr>
        <w:t>for</w:t>
      </w:r>
      <w:r w:rsidR="003031AA">
        <w:t xml:space="preserve"> the detection of spear phishing </w:t>
      </w:r>
      <w:r w:rsidR="003031AA">
        <w:fldChar w:fldCharType="begin" w:fldLock="1"/>
      </w:r>
      <w:r w:rsidR="00250FF5">
        <w:instrText>ADDIN CSL_CITATION {"citationItems":[{"id":"ITEM-1","itemData":{"ISBN":"9781908320001","abstract":"Phishing is a semantic attack that takes advantage of the naivety of the human behind electronic systems (e.g. e-banking). Educating end-users can minimize the impact of phishing attacks, however it remains relatively expensive and time consuming. Thus, many software-based solutions, such as classifiers, are being proposed by researchers. However, no software solutions have been proposed to minimize the impact of spear phishing attacks, which are the targeted form of phishing, and have a higher success rate than generic bulk phishing attacks. In this paper, we describe a novel framework to mitigate spear phishing attacks via the use of document authorship techniques - Anti-Spear phishing Content-based Authorship Identification (ASCAI). ASCAI informs the user of possible mismatches between the writing styles of a received email body and of trusted authors by studying the email body itself (i.e. the writeprint), as opposed to traditional user ID-based authentication techniques which can be spoofed or abused. As a proof of concept, we implemented the proposed framework using Source Code Author Profiles (SCAP), and the evaluation results are presented. © 2011 ICITST.","author":[{"dropping-particle":"","family":"Khonji","given":"Mahmoud","non-dropping-particle":"","parse-names":false,"suffix":""},{"dropping-particle":"","family":"Iraqi","given":"Youssef","non-dropping-particle":"","parse-names":false,"suffix":""},{"dropping-particle":"","family":"Jones","given":"Andrew","non-dropping-particle":"","parse-names":false,"suffix":""}],"container-title":"2011 International Conference for Internet Technology and Secured Transactions, ICITST 2011","id":"ITEM-1","issue":"December","issued":{"date-parts":[["2011"]]},"page":"416-421","title":"Mitigation of spear phishing attacks: A content-based authorship identification framework","type":"article-journal"},"uris":["http://www.mendeley.com/documents/?uuid=a48259eb-443d-4249-8cf6-987a05d46d12"]}],"mendeley":{"formattedCitation":"(Khonji, Iraqi &amp; Jones, 2011)","plainTextFormattedCitation":"(Khonji, Iraqi &amp; Jones, 2011)","previouslyFormattedCitation":"(Khonji, Iraqi &amp; Jones, 2011)"},"properties":{"noteIndex":0},"schema":"https://github.com/citation-style-language/schema/raw/master/csl-citation.json"}</w:instrText>
      </w:r>
      <w:r w:rsidR="003031AA">
        <w:fldChar w:fldCharType="separate"/>
      </w:r>
      <w:r w:rsidR="003031AA" w:rsidRPr="003031AA">
        <w:rPr>
          <w:noProof/>
        </w:rPr>
        <w:t>(Khonji, Iraqi &amp; Jones, 2011)</w:t>
      </w:r>
      <w:r w:rsidR="003031AA">
        <w:fldChar w:fldCharType="end"/>
      </w:r>
      <w:r w:rsidR="00427B05">
        <w:t xml:space="preserve">. The paper introduces a novel framework called the Anti-Spear phishing Content-based Authorship Identification which analyses the message body of the message sender without relying on the </w:t>
      </w:r>
      <w:r w:rsidR="00427B05" w:rsidRPr="007934B6">
        <w:rPr>
          <w:noProof/>
        </w:rPr>
        <w:t>sender</w:t>
      </w:r>
      <w:r w:rsidR="007934B6">
        <w:rPr>
          <w:noProof/>
        </w:rPr>
        <w:t>'</w:t>
      </w:r>
      <w:r w:rsidR="00427B05" w:rsidRPr="007934B6">
        <w:rPr>
          <w:noProof/>
        </w:rPr>
        <w:t>s</w:t>
      </w:r>
      <w:r w:rsidR="00427B05">
        <w:t xml:space="preserve"> ID. </w:t>
      </w:r>
      <w:proofErr w:type="spellStart"/>
      <w:r w:rsidR="00427B05">
        <w:t>Its</w:t>
      </w:r>
      <w:proofErr w:type="spellEnd"/>
      <w:r w:rsidR="00427B05">
        <w:t xml:space="preserve"> important to note that this is used specifically for Spear Phishing attacks</w:t>
      </w:r>
      <w:r w:rsidR="003265B0">
        <w:t xml:space="preserve">. Bulk Phishing attacks are generic and target many users, and so many cloud providers contain several software classifiers that </w:t>
      </w:r>
      <w:proofErr w:type="gramStart"/>
      <w:r w:rsidR="003265B0">
        <w:t>have the ability to</w:t>
      </w:r>
      <w:proofErr w:type="gramEnd"/>
      <w:r w:rsidR="003265B0">
        <w:t xml:space="preserve"> detect generic nature of bulk phishing attacks. Spear Phishing attacks are targeted and thus difficult to detect to detect due to unique nature. The paper highlights a key point in its motivation into using Content based, that is User ID-based authentication is not helpful in detection as Users read </w:t>
      </w:r>
      <w:r w:rsidR="007934B6">
        <w:t xml:space="preserve">the </w:t>
      </w:r>
      <w:r w:rsidR="003265B0" w:rsidRPr="007934B6">
        <w:rPr>
          <w:noProof/>
        </w:rPr>
        <w:t>text</w:t>
      </w:r>
      <w:r w:rsidR="003265B0">
        <w:t xml:space="preserve"> in parallel and not sequentially, thus can fall into typo-squatting </w:t>
      </w:r>
      <w:r w:rsidR="00A32BE8">
        <w:t xml:space="preserve">and cousin-naming. Users also introduce weak authentication in systems, particularly in cloud infrastructures whereby they set very weak passwords as its easier to remember for them but also easy for a brute force algorithm to hack. In addition, </w:t>
      </w:r>
      <w:proofErr w:type="gramStart"/>
      <w:r w:rsidR="00A32BE8">
        <w:t>users</w:t>
      </w:r>
      <w:proofErr w:type="gramEnd"/>
      <w:r w:rsidR="00A32BE8">
        <w:t xml:space="preserve"> passwords can be stolen through Keyloggers, and so attackers can impersonate as the user in the system if they have the users credentials. The research aims to provide a software framework, that was otherwise not introduced in </w:t>
      </w:r>
      <w:r w:rsidR="007934B6">
        <w:t xml:space="preserve">the </w:t>
      </w:r>
      <w:r w:rsidR="00A32BE8" w:rsidRPr="007934B6">
        <w:rPr>
          <w:noProof/>
        </w:rPr>
        <w:t>previously</w:t>
      </w:r>
      <w:r w:rsidR="00A32BE8">
        <w:t xml:space="preserve"> mentioned literature. The research also takes a whitelist approach based </w:t>
      </w:r>
      <w:proofErr w:type="gramStart"/>
      <w:r w:rsidR="00A32BE8">
        <w:t>off of</w:t>
      </w:r>
      <w:proofErr w:type="gramEnd"/>
      <w:r w:rsidR="00A32BE8">
        <w:t xml:space="preserve"> email mining techniques constructed from emails sender stylometric profiles.</w:t>
      </w:r>
      <w:r w:rsidR="005C1480">
        <w:t xml:space="preserve"> </w:t>
      </w:r>
      <w:proofErr w:type="gramStart"/>
      <w:r w:rsidR="005C1480">
        <w:t>Thus</w:t>
      </w:r>
      <w:proofErr w:type="gramEnd"/>
      <w:r w:rsidR="005C1480">
        <w:t xml:space="preserve"> a unique approach compared to other </w:t>
      </w:r>
      <w:r w:rsidR="005C1480" w:rsidRPr="007934B6">
        <w:rPr>
          <w:noProof/>
        </w:rPr>
        <w:t>literature</w:t>
      </w:r>
      <w:r w:rsidR="005C1480">
        <w:t xml:space="preserve"> that </w:t>
      </w:r>
      <w:r w:rsidR="005C1480" w:rsidRPr="007934B6">
        <w:rPr>
          <w:noProof/>
        </w:rPr>
        <w:t>w</w:t>
      </w:r>
      <w:r w:rsidR="007934B6">
        <w:rPr>
          <w:noProof/>
        </w:rPr>
        <w:t>as</w:t>
      </w:r>
      <w:r w:rsidR="005C1480">
        <w:t xml:space="preserve"> a derivation of the black-list approach. </w:t>
      </w:r>
      <w:r w:rsidR="0050491B">
        <w:t>2</w:t>
      </w:r>
      <w:r w:rsidR="005C1480">
        <w:t xml:space="preserve"> proposed mode</w:t>
      </w:r>
      <w:r w:rsidR="0050491B">
        <w:t>s</w:t>
      </w:r>
      <w:r w:rsidR="005C1480">
        <w:t xml:space="preserve"> to calculate similarities between the claimed and the predicted iden</w:t>
      </w:r>
      <w:r w:rsidR="0050491B">
        <w:t>ti</w:t>
      </w:r>
      <w:r w:rsidR="005C1480">
        <w:t>ties</w:t>
      </w:r>
      <w:r w:rsidR="0050491B">
        <w:t xml:space="preserve"> are namely the passive and active mode. In the passive mode, both identities are presented to the end-user. In the active mode, in a scenario where a mismatch between identities is found, the content of the message is blocked to the end-user with a warning of a mismatch occurred. The issue with </w:t>
      </w:r>
      <w:r w:rsidR="003E2F13">
        <w:t xml:space="preserve">this research is false positives can result if multiple users contribute to an email which the </w:t>
      </w:r>
      <w:proofErr w:type="spellStart"/>
      <w:r w:rsidR="003E2F13">
        <w:t>writeprints</w:t>
      </w:r>
      <w:proofErr w:type="spellEnd"/>
      <w:r w:rsidR="003E2F13">
        <w:t xml:space="preserve"> can be altered from original senders </w:t>
      </w:r>
      <w:proofErr w:type="spellStart"/>
      <w:r w:rsidR="003E2F13">
        <w:t>writeprint</w:t>
      </w:r>
      <w:proofErr w:type="spellEnd"/>
      <w:r w:rsidR="003E2F13">
        <w:t xml:space="preserve">. </w:t>
      </w:r>
      <w:r w:rsidR="003E2F13" w:rsidRPr="007934B6">
        <w:rPr>
          <w:noProof/>
        </w:rPr>
        <w:t>Active</w:t>
      </w:r>
      <w:r w:rsidR="003E2F13">
        <w:t xml:space="preserve"> mode </w:t>
      </w:r>
      <w:r w:rsidR="00310341">
        <w:t>was</w:t>
      </w:r>
      <w:r w:rsidR="003E2F13">
        <w:t xml:space="preserve"> not explored in this paper as it increases implementation complexity and Software might not have been as accurate as the end-user.</w:t>
      </w:r>
      <w:r w:rsidR="002B7672">
        <w:t xml:space="preserve"> The paper followed the </w:t>
      </w:r>
      <w:r w:rsidR="002B7672" w:rsidRPr="002B7672">
        <w:t>Security Content Automation Protocol (SCAP)</w:t>
      </w:r>
      <w:r w:rsidR="002B7672">
        <w:t xml:space="preserve"> methodology </w:t>
      </w:r>
      <w:r w:rsidR="002B7672">
        <w:fldChar w:fldCharType="begin" w:fldLock="1"/>
      </w:r>
      <w:r w:rsidR="00250FF5">
        <w:instrText>ADDIN CSL_CITATION {"citationItems":[{"id":"ITEM-1","itemData":{"DOI":"10.1002/pds.2170","ISBN":"1053-8569","ISSN":"10538569","PMID":"21714035","abstract":"PURPOSE: Issues surrounding data security and privacy are of great importance when handling sensitive health-related data for research. The emphasis in the past has been on balancing the risks to individuals with the benefit to society of the use of databases for research. However, a new way of looking at such issues is that by optimising procedures and policies regarding security and privacy of data to the extent that there is no appreciable risk to the privacy of individuals, we can create a 'win-win' situation in which everyone benefits, and pharmacoepidemiological research can flourish with public support. We discuss holistic measures, involving both information technology and people, taken to improve the security and privacy of data storage. METHODS: After an internal review, we commissioned an external audit by an independent consultant with a view to optimising our data storage and handling procedures. RESULTS: Improvements to our policies and procedures were implemented as a result of the audit. CONCLUSIONS: By optimising our storage of data, we hope to inspire public confidence and hence cooperation with the use of health care data in research. Copyright © 2011 John Wiley &amp; Sons, Ltd.","author":[{"dropping-particle":"","family":"Mackenzie","given":"Isla S.","non-dropping-particle":"","parse-names":false,"suffix":""},{"dropping-particle":"","family":"Mantay","given":"Brian J.","non-dropping-particle":"","parse-names":false,"suffix":""},{"dropping-particle":"","family":"Mcdonnell","given":"Patrick G.","non-dropping-particle":"","parse-names":false,"suffix":""},{"dropping-particle":"","family":"Wei","given":"Li","non-dropping-particle":"","parse-names":false,"suffix":""},{"dropping-particle":"","family":"Macdonald","given":"Thomas M.","non-dropping-particle":"","parse-names":false,"suffix":""}],"container-title":"Pharmacoepidemiology and Drug Safety","id":"ITEM-1","issue":"8","issued":{"date-parts":[["2011"]]},"page":"885-893","title":"Managing security and privacy concerns over data storage in healthcare research","type":"article-journal","volume":"20"},"uris":["http://www.mendeley.com/documents/?uuid=b88519c9-635f-4df7-80d9-c64273eeba54"]}],"mendeley":{"formattedCitation":"(Mackenzie et al., 2011)","plainTextFormattedCitation":"(Mackenzie et al., 2011)","previouslyFormattedCitation":"(Mackenzie et al., 2011)"},"properties":{"noteIndex":0},"schema":"https://github.com/citation-style-language/schema/raw/master/csl-citation.json"}</w:instrText>
      </w:r>
      <w:r w:rsidR="002B7672">
        <w:fldChar w:fldCharType="separate"/>
      </w:r>
      <w:r w:rsidR="002B7672" w:rsidRPr="002B7672">
        <w:rPr>
          <w:noProof/>
        </w:rPr>
        <w:t>(Mackenzie et al., 2011)</w:t>
      </w:r>
      <w:r w:rsidR="002B7672">
        <w:fldChar w:fldCharType="end"/>
      </w:r>
      <w:r w:rsidR="002B7672">
        <w:t xml:space="preserve"> due to its high achievement of 100% of classification accuracy on datasets as it makes use of byte</w:t>
      </w:r>
      <w:r w:rsidR="00310341">
        <w:t>-level n-grams and hence useful for natural languages</w:t>
      </w:r>
      <w:r w:rsidR="002B7672">
        <w:t xml:space="preserve">. </w:t>
      </w:r>
      <w:r w:rsidR="00310341">
        <w:t xml:space="preserve">For this research, a dataset of 289 emails from 12 authors </w:t>
      </w:r>
      <w:r w:rsidR="00310341" w:rsidRPr="007934B6">
        <w:rPr>
          <w:noProof/>
        </w:rPr>
        <w:t>w</w:t>
      </w:r>
      <w:r w:rsidR="007934B6">
        <w:rPr>
          <w:noProof/>
        </w:rPr>
        <w:t>as</w:t>
      </w:r>
      <w:r w:rsidR="00310341">
        <w:t xml:space="preserve"> used. An Accuracy rate was used to measure performance as dataset was evaluated with the use of 10-fold cross-validation. </w:t>
      </w:r>
      <w:r w:rsidR="009D20C3">
        <w:t xml:space="preserve">The results found in the research show a maximum accuracy of 83% for a non-greedy n-gram ranking method and 87% maximum accuracy rate of 87% with </w:t>
      </w:r>
      <w:r w:rsidR="007934B6">
        <w:t xml:space="preserve">a </w:t>
      </w:r>
      <w:r w:rsidR="009D20C3" w:rsidRPr="007934B6">
        <w:rPr>
          <w:noProof/>
        </w:rPr>
        <w:t>focus</w:t>
      </w:r>
      <w:r w:rsidR="009D20C3">
        <w:t xml:space="preserve"> </w:t>
      </w:r>
      <w:r w:rsidR="007934B6">
        <w:rPr>
          <w:noProof/>
        </w:rPr>
        <w:t>on</w:t>
      </w:r>
      <w:r w:rsidR="009D20C3">
        <w:t xml:space="preserve"> n-gram ranking methods. This framework had </w:t>
      </w:r>
      <w:r w:rsidR="009D20C3">
        <w:lastRenderedPageBreak/>
        <w:t xml:space="preserve">setbacks and limitations such as the </w:t>
      </w:r>
      <w:proofErr w:type="spellStart"/>
      <w:r w:rsidR="009D20C3">
        <w:t>writeprint</w:t>
      </w:r>
      <w:proofErr w:type="spellEnd"/>
      <w:r w:rsidR="009D20C3">
        <w:t xml:space="preserve"> extraction whereby if no message was previously sent by the original author then the SCAP would attempt to map it to the closest author profile match</w:t>
      </w:r>
      <w:r w:rsidR="0072206B">
        <w:t>, which is not desired.</w:t>
      </w:r>
      <w:r w:rsidR="00310341">
        <w:t xml:space="preserve"> </w:t>
      </w:r>
    </w:p>
    <w:p w14:paraId="4C47EBF6" w14:textId="77777777" w:rsidR="000629CE" w:rsidRDefault="000629CE" w:rsidP="00824C34">
      <w:bookmarkStart w:id="4" w:name="_GoBack"/>
      <w:bookmarkEnd w:id="4"/>
    </w:p>
    <w:p w14:paraId="00ED2F14" w14:textId="79CAA9CE" w:rsidR="00824C34" w:rsidRDefault="00824C34" w:rsidP="00824C34">
      <w:pPr>
        <w:pStyle w:val="Heading1"/>
      </w:pPr>
      <w:r w:rsidRPr="007934B6">
        <w:rPr>
          <w:noProof/>
        </w:rPr>
        <w:t>Aim</w:t>
      </w:r>
      <w:r>
        <w:t xml:space="preserve"> of this study</w:t>
      </w:r>
    </w:p>
    <w:p w14:paraId="6EE12AC9" w14:textId="704D770F" w:rsidR="00824C34" w:rsidRDefault="00824C34" w:rsidP="00824C34"/>
    <w:p w14:paraId="66DD73C2" w14:textId="05AE41E0" w:rsidR="006A5E71" w:rsidRDefault="006A5E71" w:rsidP="00824C34">
      <w:r>
        <w:t xml:space="preserve">Based </w:t>
      </w:r>
      <w:proofErr w:type="spellStart"/>
      <w:r w:rsidR="001A54A3">
        <w:t>of</w:t>
      </w:r>
      <w:proofErr w:type="spellEnd"/>
      <w:r w:rsidR="001A54A3">
        <w:t xml:space="preserve"> the ASCAI framework that the</w:t>
      </w:r>
      <w:r>
        <w:t xml:space="preserve"> </w:t>
      </w:r>
      <w:r w:rsidR="001A54A3">
        <w:t xml:space="preserve">research paper conducted </w:t>
      </w:r>
      <w:r w:rsidR="001A54A3">
        <w:fldChar w:fldCharType="begin" w:fldLock="1"/>
      </w:r>
      <w:r w:rsidR="00250FF5">
        <w:instrText>ADDIN CSL_CITATION {"citationItems":[{"id":"ITEM-1","itemData":{"ISBN":"9781908320001","abstract":"Phishing is a semantic attack that takes advantage of the naivety of the human behind electronic systems (e.g. e-banking). Educating end-users can minimize the impact of phishing attacks, however it remains relatively expensive and time consuming. Thus, many software-based solutions, such as classifiers, are being proposed by researchers. However, no software solutions have been proposed to minimize the impact of spear phishing attacks, which are the targeted form of phishing, and have a higher success rate than generic bulk phishing attacks. In this paper, we describe a novel framework to mitigate spear phishing attacks via the use of document authorship techniques - Anti-Spear phishing Content-based Authorship Identification (ASCAI). ASCAI informs the user of possible mismatches between the writing styles of a received email body and of trusted authors by studying the email body itself (i.e. the writeprint), as opposed to traditional user ID-based authentication techniques which can be spoofed or abused. As a proof of concept, we implemented the proposed framework using Source Code Author Profiles (SCAP), and the evaluation results are presented. © 2011 ICITST.","author":[{"dropping-particle":"","family":"Khonji","given":"Mahmoud","non-dropping-particle":"","parse-names":false,"suffix":""},{"dropping-particle":"","family":"Iraqi","given":"Youssef","non-dropping-particle":"","parse-names":false,"suffix":""},{"dropping-particle":"","family":"Jones","given":"Andrew","non-dropping-particle":"","parse-names":false,"suffix":""}],"container-title":"2011 International Conference for Internet Technology and Secured Transactions, ICITST 2011","id":"ITEM-1","issue":"December","issued":{"date-parts":[["2011"]]},"page":"416-421","title":"Mitigation of spear phishing attacks: A content-based authorship identification framework","type":"article-journal"},"uris":["http://www.mendeley.com/documents/?uuid=a48259eb-443d-4249-8cf6-987a05d46d12"]}],"mendeley":{"formattedCitation":"(Khonji, Iraqi &amp; Jones, 2011)","plainTextFormattedCitation":"(Khonji, Iraqi &amp; Jones, 2011)","previouslyFormattedCitation":"(Khonji, Iraqi &amp; Jones, 2011)"},"properties":{"noteIndex":0},"schema":"https://github.com/citation-style-language/schema/raw/master/csl-citation.json"}</w:instrText>
      </w:r>
      <w:r w:rsidR="001A54A3">
        <w:fldChar w:fldCharType="separate"/>
      </w:r>
      <w:r w:rsidR="001A54A3" w:rsidRPr="001A54A3">
        <w:rPr>
          <w:noProof/>
        </w:rPr>
        <w:t>(Khonji, Iraqi &amp; Jones, 2011)</w:t>
      </w:r>
      <w:r w:rsidR="001A54A3">
        <w:fldChar w:fldCharType="end"/>
      </w:r>
      <w:r w:rsidR="001A54A3">
        <w:t>, this paper</w:t>
      </w:r>
      <w:r w:rsidR="00AE01AF">
        <w:t xml:space="preserve">s objective </w:t>
      </w:r>
      <w:r w:rsidR="00AE01AF" w:rsidRPr="007934B6">
        <w:rPr>
          <w:noProof/>
        </w:rPr>
        <w:t>is</w:t>
      </w:r>
      <w:r w:rsidR="007934B6">
        <w:rPr>
          <w:noProof/>
        </w:rPr>
        <w:t xml:space="preserve"> to</w:t>
      </w:r>
      <w:r w:rsidR="00AE01AF" w:rsidRPr="007934B6">
        <w:rPr>
          <w:noProof/>
        </w:rPr>
        <w:t xml:space="preserve"> implement</w:t>
      </w:r>
      <w:r w:rsidR="00AE01AF">
        <w:t xml:space="preserve"> the ASCAI framework in active mode to develop a white-list of </w:t>
      </w:r>
      <w:r w:rsidR="008331E6">
        <w:t xml:space="preserve">authorized authors stylometric identities. </w:t>
      </w:r>
      <w:r w:rsidR="008331E6" w:rsidRPr="007934B6">
        <w:rPr>
          <w:noProof/>
        </w:rPr>
        <w:t>Furthermore</w:t>
      </w:r>
      <w:r w:rsidR="007934B6">
        <w:rPr>
          <w:noProof/>
        </w:rPr>
        <w:t>,</w:t>
      </w:r>
      <w:r w:rsidR="008331E6">
        <w:t xml:space="preserve"> this white-list will be used during the authentication of the daily emails to detect identity impersonation. This is to compare which mode provides the best results.</w:t>
      </w:r>
    </w:p>
    <w:p w14:paraId="7EB8B562" w14:textId="4AC32460" w:rsidR="00824C34" w:rsidRDefault="00824C34" w:rsidP="00824C34">
      <w:pPr>
        <w:pStyle w:val="Heading1"/>
      </w:pPr>
      <w:r>
        <w:t>Methodology</w:t>
      </w:r>
    </w:p>
    <w:p w14:paraId="3B575942" w14:textId="77DB6BDE" w:rsidR="00824C34" w:rsidRDefault="009078C1" w:rsidP="00824C34">
      <w:proofErr w:type="gramStart"/>
      <w:r>
        <w:t>Similarly</w:t>
      </w:r>
      <w:proofErr w:type="gramEnd"/>
      <w:r>
        <w:t xml:space="preserve"> to the </w:t>
      </w:r>
      <w:r w:rsidR="00CD656D">
        <w:t>ASCAI framework methodology introduced, this paper will follow a similar route whereby:</w:t>
      </w:r>
    </w:p>
    <w:p w14:paraId="37C608E1" w14:textId="5F63ADF7" w:rsidR="00CD656D" w:rsidRDefault="00CD656D" w:rsidP="00CD656D">
      <w:pPr>
        <w:pStyle w:val="ListParagraph"/>
        <w:numPr>
          <w:ilvl w:val="0"/>
          <w:numId w:val="2"/>
        </w:numPr>
      </w:pPr>
      <w:r>
        <w:t xml:space="preserve">Utilizing known techniques to implement the Identity Extraction module, which will extract </w:t>
      </w:r>
      <w:r w:rsidR="00AE1D05">
        <w:t>the claimed identities from the header field of the message. This may involve NLP (Natural Language Processing)</w:t>
      </w:r>
      <w:r w:rsidR="00F427E7">
        <w:t xml:space="preserve"> techniques and other </w:t>
      </w:r>
      <w:proofErr w:type="spellStart"/>
      <w:r w:rsidR="00F427E7">
        <w:t>metaphone</w:t>
      </w:r>
      <w:proofErr w:type="spellEnd"/>
      <w:r w:rsidR="00F427E7">
        <w:t xml:space="preserve"> algorithms, which are algorithms for words indexed by their English </w:t>
      </w:r>
      <w:r w:rsidR="006A2840">
        <w:t xml:space="preserve">pronunciation </w:t>
      </w:r>
      <w:r w:rsidR="006A2840">
        <w:fldChar w:fldCharType="begin" w:fldLock="1"/>
      </w:r>
      <w:r w:rsidR="00250FF5">
        <w:instrText>ADDIN CSL_CITATION {"citationItems":[{"id":"ITEM-1","itemData":{"abstract":"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keeping track of the user's behavior, and being more careful when atypical behavior is observed—offers a powerful yet effortless tool in the computer security arsenal that can augment or replace other methods, improving overall security","author":[{"dropping-particle":"","family":"Shrobe","given":"Howard","non-dropping-particle":"","parse-names":false,"suffix":""},{"dropping-particle":"","family":"Shrier","given":"David L","non-dropping-particle":"","parse-names":false,"suffix":""},{"dropping-particle":"","family":"Pentland","given":"Alex","non-dropping-particle":"","parse-names":false,"suffix":""}],"edition":"1","id":"ITEM-1","issued":{"date-parts":[["2018"]]},"number-of-pages":"504","publisher":"MIT Press","title":"New Solutions for Cybersecurity","type":"book"},"uris":["http://www.mendeley.com/documents/?uuid=3f2b4e43-b3e9-417e-85e5-852ee5d3900b"]}],"mendeley":{"formattedCitation":"(Shrobe, Shrier &amp; Pentland, 2018)","plainTextFormattedCitation":"(Shrobe, Shrier &amp; Pentland, 2018)","previouslyFormattedCitation":"(Shrobe, Shrier &amp; Pentland, 2018)"},"properties":{"noteIndex":0},"schema":"https://github.com/citation-style-language/schema/raw/master/csl-citation.json"}</w:instrText>
      </w:r>
      <w:r w:rsidR="006A2840">
        <w:fldChar w:fldCharType="separate"/>
      </w:r>
      <w:r w:rsidR="006A2840" w:rsidRPr="006A2840">
        <w:rPr>
          <w:noProof/>
        </w:rPr>
        <w:t>(Shrobe, Shrier &amp; Pentland, 2018)</w:t>
      </w:r>
      <w:r w:rsidR="006A2840">
        <w:fldChar w:fldCharType="end"/>
      </w:r>
      <w:r w:rsidR="006A2840">
        <w:t xml:space="preserve"> in the aim to detect similarity between words.</w:t>
      </w:r>
    </w:p>
    <w:p w14:paraId="6EB8CDB6" w14:textId="44F6DF8F" w:rsidR="006A2840" w:rsidRDefault="006A2840" w:rsidP="00CD656D">
      <w:pPr>
        <w:pStyle w:val="ListParagraph"/>
        <w:numPr>
          <w:ilvl w:val="0"/>
          <w:numId w:val="2"/>
        </w:numPr>
      </w:pPr>
      <w:r>
        <w:t>Using Machine Learning Algorithms to construct stylometric profiles of actual author identities.</w:t>
      </w:r>
    </w:p>
    <w:p w14:paraId="4DEB3A27" w14:textId="6E0D6985" w:rsidR="006A2840" w:rsidRDefault="006A2840" w:rsidP="00CD656D">
      <w:pPr>
        <w:pStyle w:val="ListParagraph"/>
        <w:numPr>
          <w:ilvl w:val="0"/>
          <w:numId w:val="2"/>
        </w:numPr>
      </w:pPr>
      <w:r>
        <w:t xml:space="preserve">Construct a mechanism that will construct a stylometric profile of the sending authors </w:t>
      </w:r>
      <w:r w:rsidR="00BE2AB8">
        <w:t>identities</w:t>
      </w:r>
    </w:p>
    <w:p w14:paraId="44D36260" w14:textId="6C8900D2" w:rsidR="006A2840" w:rsidRDefault="006A2840" w:rsidP="00CD656D">
      <w:pPr>
        <w:pStyle w:val="ListParagraph"/>
        <w:numPr>
          <w:ilvl w:val="0"/>
          <w:numId w:val="2"/>
        </w:numPr>
      </w:pPr>
      <w:r>
        <w:t xml:space="preserve">A </w:t>
      </w:r>
      <w:r w:rsidR="00BE2AB8">
        <w:t xml:space="preserve">stylometric </w:t>
      </w:r>
      <w:r>
        <w:t>comparison algorithm mechanism that will compare similarities between claimed identi</w:t>
      </w:r>
      <w:r w:rsidR="00BE2AB8">
        <w:t>ti</w:t>
      </w:r>
      <w:r>
        <w:t>es of the sending author and the predicted identities that was produced from 3.</w:t>
      </w:r>
    </w:p>
    <w:p w14:paraId="0FC592E0" w14:textId="0AA5AAC5" w:rsidR="006A2840" w:rsidRDefault="006A2840" w:rsidP="00CD656D">
      <w:pPr>
        <w:pStyle w:val="ListParagraph"/>
        <w:numPr>
          <w:ilvl w:val="0"/>
          <w:numId w:val="2"/>
        </w:numPr>
      </w:pPr>
      <w:r>
        <w:t xml:space="preserve">Construct a User Interface that </w:t>
      </w:r>
      <w:r w:rsidR="00BE2AB8">
        <w:t>can be used to block the content of the message to the end-user if the comparison algorithm finds a mismatch. This will also facilitate an option for end-user to view content even if the user has been warned.</w:t>
      </w:r>
    </w:p>
    <w:p w14:paraId="10950C34" w14:textId="0DC16FD9" w:rsidR="00B87B3C" w:rsidRDefault="00B64F97" w:rsidP="00CD656D">
      <w:pPr>
        <w:pStyle w:val="ListParagraph"/>
        <w:numPr>
          <w:ilvl w:val="0"/>
          <w:numId w:val="2"/>
        </w:numPr>
      </w:pPr>
      <w:r>
        <w:t xml:space="preserve">Unit tests will be constructed to test for different algorithms </w:t>
      </w:r>
    </w:p>
    <w:p w14:paraId="4E6B962C" w14:textId="77777777" w:rsidR="00FA3859" w:rsidRDefault="00FA3859" w:rsidP="00FA3859"/>
    <w:p w14:paraId="50ECCE62" w14:textId="219219B2" w:rsidR="00BE2AB8" w:rsidRDefault="00EE0054" w:rsidP="00BE2AB8">
      <w:r>
        <w:t xml:space="preserve">The detection algorithm </w:t>
      </w:r>
      <w:r w:rsidR="003C1C4F">
        <w:t xml:space="preserve">named </w:t>
      </w:r>
      <w:proofErr w:type="spellStart"/>
      <w:r w:rsidR="003C1C4F">
        <w:t>SEAHound</w:t>
      </w:r>
      <w:proofErr w:type="spellEnd"/>
      <w:r w:rsidR="003C1C4F">
        <w:t xml:space="preserve"> will be explored </w:t>
      </w:r>
      <w:r w:rsidR="003C1C4F">
        <w:fldChar w:fldCharType="begin" w:fldLock="1"/>
      </w:r>
      <w:r w:rsidR="00250FF5">
        <w:instrText>ADDIN CSL_CITATION {"citationItems":[{"id":"ITEM-1","itemData":{"abstract":"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keeping track of the user's behavior, and being more careful when atypical behavior is observed—offers a powerful yet effortless tool in the computer security arsenal that can augment or replace other methods, improving overall security","author":[{"dropping-particle":"","family":"Shrobe","given":"Howard","non-dropping-particle":"","parse-names":false,"suffix":""},{"dropping-particle":"","family":"Shrier","given":"David L","non-dropping-particle":"","parse-names":false,"suffix":""},{"dropping-particle":"","family":"Pentland","given":"Alex","non-dropping-particle":"","parse-names":false,"suffix":""}],"edition":"1","id":"ITEM-1","issued":{"date-parts":[["2018"]]},"number-of-pages":"504","publisher":"MIT Press","title":"New Solutions for Cybersecurity","type":"book"},"uris":["http://www.mendeley.com/documents/?uuid=3f2b4e43-b3e9-417e-85e5-852ee5d3900b"]}],"mendeley":{"formattedCitation":"(Shrobe, Shrier &amp; Pentland, 2018)","plainTextFormattedCitation":"(Shrobe, Shrier &amp; Pentland, 2018)","previouslyFormattedCitation":"(Shrobe, Shrier &amp; Pentland, 2018)"},"properties":{"noteIndex":0},"schema":"https://github.com/citation-style-language/schema/raw/master/csl-citation.json"}</w:instrText>
      </w:r>
      <w:r w:rsidR="003C1C4F">
        <w:fldChar w:fldCharType="separate"/>
      </w:r>
      <w:r w:rsidR="003C1C4F" w:rsidRPr="003C1C4F">
        <w:rPr>
          <w:noProof/>
        </w:rPr>
        <w:t>(Shrobe, Shrier &amp; Pentland, 2018)</w:t>
      </w:r>
      <w:r w:rsidR="003C1C4F">
        <w:fldChar w:fldCharType="end"/>
      </w:r>
      <w:r w:rsidR="003C1C4F">
        <w:t>. In addition to the</w:t>
      </w:r>
    </w:p>
    <w:p w14:paraId="3245EEB0" w14:textId="77777777" w:rsidR="00E369E1" w:rsidRDefault="00E369E1">
      <w:pPr>
        <w:rPr>
          <w:rFonts w:asciiTheme="majorHAnsi" w:eastAsiaTheme="majorEastAsia" w:hAnsiTheme="majorHAnsi" w:cstheme="majorBidi"/>
          <w:color w:val="2F5496" w:themeColor="accent1" w:themeShade="BF"/>
          <w:sz w:val="32"/>
          <w:szCs w:val="32"/>
        </w:rPr>
      </w:pPr>
      <w:r>
        <w:br w:type="page"/>
      </w:r>
    </w:p>
    <w:p w14:paraId="4ADE2F18" w14:textId="398EB1C0" w:rsidR="00824C34" w:rsidRDefault="00824C34" w:rsidP="00824C34">
      <w:pPr>
        <w:pStyle w:val="Heading1"/>
      </w:pPr>
      <w:r>
        <w:lastRenderedPageBreak/>
        <w:t>Planning</w:t>
      </w:r>
    </w:p>
    <w:p w14:paraId="245E5DD6" w14:textId="5342A85E" w:rsidR="00712F6B" w:rsidRDefault="00712F6B" w:rsidP="00712F6B"/>
    <w:p w14:paraId="3F41FEE2" w14:textId="2727FA9F" w:rsidR="00712F6B" w:rsidRPr="00712F6B" w:rsidRDefault="00712F6B" w:rsidP="00712F6B"/>
    <w:p w14:paraId="7099E770" w14:textId="5B50B95C" w:rsidR="00824C34" w:rsidRDefault="00824C34" w:rsidP="00824C34"/>
    <w:p w14:paraId="6DF926D6" w14:textId="77777777" w:rsidR="00216CC6" w:rsidRDefault="00E369E1">
      <w:pPr>
        <w:rPr>
          <w:rFonts w:asciiTheme="majorHAnsi" w:eastAsiaTheme="majorEastAsia" w:hAnsiTheme="majorHAnsi" w:cstheme="majorBidi"/>
          <w:color w:val="2F5496" w:themeColor="accent1" w:themeShade="BF"/>
          <w:sz w:val="32"/>
          <w:szCs w:val="32"/>
        </w:rPr>
      </w:pPr>
      <w:r>
        <w:br w:type="page"/>
      </w:r>
    </w:p>
    <w:sdt>
      <w:sdtPr>
        <w:rPr>
          <w:rFonts w:asciiTheme="minorHAnsi" w:eastAsiaTheme="minorHAnsi" w:hAnsiTheme="minorHAnsi" w:cstheme="minorBidi"/>
          <w:color w:val="auto"/>
          <w:sz w:val="22"/>
          <w:szCs w:val="22"/>
        </w:rPr>
        <w:id w:val="-808866254"/>
        <w:docPartObj>
          <w:docPartGallery w:val="Bibliographies"/>
          <w:docPartUnique/>
        </w:docPartObj>
      </w:sdtPr>
      <w:sdtEndPr/>
      <w:sdtContent>
        <w:p w14:paraId="0A53C340" w14:textId="037984B6" w:rsidR="00216CC6" w:rsidRDefault="00216CC6">
          <w:pPr>
            <w:pStyle w:val="Heading1"/>
          </w:pPr>
          <w:r>
            <w:t>Bibliography</w:t>
          </w:r>
        </w:p>
        <w:sdt>
          <w:sdtPr>
            <w:id w:val="111145805"/>
            <w:bibliography/>
          </w:sdtPr>
          <w:sdtEndPr/>
          <w:sdtContent>
            <w:p w14:paraId="0A864AF2" w14:textId="77777777" w:rsidR="00216CC6" w:rsidRDefault="00216CC6" w:rsidP="00216CC6">
              <w:pPr>
                <w:pStyle w:val="Bibliography"/>
                <w:ind w:left="720" w:hanging="720"/>
                <w:rPr>
                  <w:noProof/>
                  <w:sz w:val="24"/>
                  <w:szCs w:val="24"/>
                </w:rPr>
              </w:pPr>
              <w:r>
                <w:fldChar w:fldCharType="begin"/>
              </w:r>
              <w:r w:rsidRPr="004D1BE1">
                <w:instrText xml:space="preserve"> BIBLIOGRAPHY </w:instrText>
              </w:r>
              <w:r>
                <w:fldChar w:fldCharType="separate"/>
              </w:r>
              <w:r>
                <w:rPr>
                  <w:noProof/>
                </w:rPr>
                <w:t xml:space="preserve">Brodkin, J. (2010, September 27). </w:t>
              </w:r>
              <w:r>
                <w:rPr>
                  <w:i/>
                  <w:iCs/>
                  <w:noProof/>
                </w:rPr>
                <w:t>5 Problems with SAAS Security</w:t>
              </w:r>
              <w:r>
                <w:rPr>
                  <w:noProof/>
                </w:rPr>
                <w:t>. Retrieved from Networkworld.</w:t>
              </w:r>
            </w:p>
            <w:p w14:paraId="4A762A1E" w14:textId="60A70BB8" w:rsidR="00216CC6" w:rsidRDefault="00216CC6" w:rsidP="00216CC6">
              <w:r>
                <w:rPr>
                  <w:b/>
                  <w:bCs/>
                  <w:noProof/>
                </w:rPr>
                <w:fldChar w:fldCharType="end"/>
              </w:r>
            </w:p>
          </w:sdtContent>
        </w:sdt>
      </w:sdtContent>
    </w:sdt>
    <w:p w14:paraId="75C35F5E" w14:textId="64BAD137" w:rsidR="00E369E1" w:rsidRDefault="00E369E1">
      <w:pPr>
        <w:rPr>
          <w:rFonts w:asciiTheme="majorHAnsi" w:eastAsiaTheme="majorEastAsia" w:hAnsiTheme="majorHAnsi" w:cstheme="majorBidi"/>
          <w:color w:val="2F5496" w:themeColor="accent1" w:themeShade="BF"/>
          <w:sz w:val="32"/>
          <w:szCs w:val="32"/>
        </w:rPr>
      </w:pPr>
    </w:p>
    <w:p w14:paraId="42E3DA0F" w14:textId="3FE2AAE8" w:rsidR="00824C34" w:rsidRDefault="00824C34" w:rsidP="00824C34">
      <w:pPr>
        <w:pStyle w:val="Heading1"/>
      </w:pPr>
      <w:r>
        <w:t>References</w:t>
      </w:r>
    </w:p>
    <w:p w14:paraId="29FD02E4" w14:textId="6A649C6C" w:rsidR="00712F6B" w:rsidRDefault="00712F6B" w:rsidP="00712F6B"/>
    <w:p w14:paraId="576E1D42" w14:textId="6E4451C3" w:rsidR="00250FF5" w:rsidRPr="00250FF5" w:rsidRDefault="00712F6B" w:rsidP="00250FF5">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250FF5" w:rsidRPr="00250FF5">
        <w:rPr>
          <w:rFonts w:ascii="Calibri" w:hAnsi="Calibri" w:cs="Calibri"/>
          <w:noProof/>
          <w:szCs w:val="24"/>
        </w:rPr>
        <w:t xml:space="preserve">Aravindhan, R., Shanmugalakshmi, R., Ramya, K. &amp; Selvan, C. 2016. Certain investigation on web application security: Phishing detection and phishing target discovery. </w:t>
      </w:r>
      <w:r w:rsidR="00250FF5" w:rsidRPr="00250FF5">
        <w:rPr>
          <w:rFonts w:ascii="Calibri" w:hAnsi="Calibri" w:cs="Calibri"/>
          <w:i/>
          <w:iCs/>
          <w:noProof/>
          <w:szCs w:val="24"/>
        </w:rPr>
        <w:t>ICACCS 2016 - 3rd International Conference on Advanced Computing and Communication Systems: Bringing to the Table, Futuristic Technologies from Arround the Globe</w:t>
      </w:r>
      <w:r w:rsidR="00250FF5" w:rsidRPr="00250FF5">
        <w:rPr>
          <w:rFonts w:ascii="Calibri" w:hAnsi="Calibri" w:cs="Calibri"/>
          <w:noProof/>
          <w:szCs w:val="24"/>
        </w:rPr>
        <w:t>. DOI: 10.1109/ICACCS.2016.7586405.</w:t>
      </w:r>
    </w:p>
    <w:p w14:paraId="366563D0" w14:textId="77777777" w:rsidR="00250FF5" w:rsidRPr="00250FF5" w:rsidRDefault="00250FF5" w:rsidP="00250FF5">
      <w:pPr>
        <w:widowControl w:val="0"/>
        <w:autoSpaceDE w:val="0"/>
        <w:autoSpaceDN w:val="0"/>
        <w:adjustRightInd w:val="0"/>
        <w:spacing w:line="240" w:lineRule="auto"/>
        <w:rPr>
          <w:rFonts w:ascii="Calibri" w:hAnsi="Calibri" w:cs="Calibri"/>
          <w:noProof/>
          <w:szCs w:val="24"/>
        </w:rPr>
      </w:pPr>
      <w:r w:rsidRPr="00250FF5">
        <w:rPr>
          <w:rFonts w:ascii="Calibri" w:hAnsi="Calibri" w:cs="Calibri"/>
          <w:noProof/>
          <w:szCs w:val="24"/>
        </w:rPr>
        <w:t xml:space="preserve">Armbrust, M., Stoica, I., Zaharia, M., Fox, A., Griffith, R., Joseph, A.D., Katz, R., Konwinski, A., et al. 2010. A view of cloud computing. </w:t>
      </w:r>
      <w:r w:rsidRPr="00250FF5">
        <w:rPr>
          <w:rFonts w:ascii="Calibri" w:hAnsi="Calibri" w:cs="Calibri"/>
          <w:i/>
          <w:iCs/>
          <w:noProof/>
          <w:szCs w:val="24"/>
        </w:rPr>
        <w:t>Communications of the ACM</w:t>
      </w:r>
      <w:r w:rsidRPr="00250FF5">
        <w:rPr>
          <w:rFonts w:ascii="Calibri" w:hAnsi="Calibri" w:cs="Calibri"/>
          <w:noProof/>
          <w:szCs w:val="24"/>
        </w:rPr>
        <w:t>. 53(4):50. DOI: 10.1145/1721654.1721672.</w:t>
      </w:r>
    </w:p>
    <w:p w14:paraId="6AB2FF8C" w14:textId="77777777" w:rsidR="00250FF5" w:rsidRPr="00250FF5" w:rsidRDefault="00250FF5" w:rsidP="00250FF5">
      <w:pPr>
        <w:widowControl w:val="0"/>
        <w:autoSpaceDE w:val="0"/>
        <w:autoSpaceDN w:val="0"/>
        <w:adjustRightInd w:val="0"/>
        <w:spacing w:line="240" w:lineRule="auto"/>
        <w:rPr>
          <w:rFonts w:ascii="Calibri" w:hAnsi="Calibri" w:cs="Calibri"/>
          <w:noProof/>
          <w:szCs w:val="24"/>
        </w:rPr>
      </w:pPr>
      <w:r w:rsidRPr="00250FF5">
        <w:rPr>
          <w:rFonts w:ascii="Calibri" w:hAnsi="Calibri" w:cs="Calibri"/>
          <w:noProof/>
          <w:szCs w:val="24"/>
        </w:rPr>
        <w:t xml:space="preserve">Brill, E. 1995. Transformation-Based Error-Driven Learning and Natural Language Processing : A Case Study in Part-of-Speech Tagging. </w:t>
      </w:r>
      <w:r w:rsidRPr="00250FF5">
        <w:rPr>
          <w:rFonts w:ascii="Calibri" w:hAnsi="Calibri" w:cs="Calibri"/>
          <w:i/>
          <w:iCs/>
          <w:noProof/>
          <w:szCs w:val="24"/>
        </w:rPr>
        <w:t>Computational Linguistics</w:t>
      </w:r>
      <w:r w:rsidRPr="00250FF5">
        <w:rPr>
          <w:rFonts w:ascii="Calibri" w:hAnsi="Calibri" w:cs="Calibri"/>
          <w:noProof/>
          <w:szCs w:val="24"/>
        </w:rPr>
        <w:t>. 21(4):543–565. Available: http://portal.acm.org/citation.cfm?id=218355.218367.</w:t>
      </w:r>
    </w:p>
    <w:p w14:paraId="700287A8" w14:textId="77777777" w:rsidR="00250FF5" w:rsidRPr="00250FF5" w:rsidRDefault="00250FF5" w:rsidP="00250FF5">
      <w:pPr>
        <w:widowControl w:val="0"/>
        <w:autoSpaceDE w:val="0"/>
        <w:autoSpaceDN w:val="0"/>
        <w:adjustRightInd w:val="0"/>
        <w:spacing w:line="240" w:lineRule="auto"/>
        <w:rPr>
          <w:rFonts w:ascii="Calibri" w:hAnsi="Calibri" w:cs="Calibri"/>
          <w:noProof/>
          <w:szCs w:val="24"/>
        </w:rPr>
      </w:pPr>
      <w:r w:rsidRPr="00250FF5">
        <w:rPr>
          <w:rFonts w:ascii="Calibri" w:hAnsi="Calibri" w:cs="Calibri"/>
          <w:noProof/>
          <w:szCs w:val="24"/>
        </w:rPr>
        <w:t xml:space="preserve">Brocardo, M.L., Traore, I., Saad, S. &amp; Woungang, I. 2013. Authorship verification for short messages using stylometry. </w:t>
      </w:r>
      <w:r w:rsidRPr="00250FF5">
        <w:rPr>
          <w:rFonts w:ascii="Calibri" w:hAnsi="Calibri" w:cs="Calibri"/>
          <w:i/>
          <w:iCs/>
          <w:noProof/>
          <w:szCs w:val="24"/>
        </w:rPr>
        <w:t>2013 International Conference on Computer, Information and Telecommunication Systems, CITS 2013</w:t>
      </w:r>
      <w:r w:rsidRPr="00250FF5">
        <w:rPr>
          <w:rFonts w:ascii="Calibri" w:hAnsi="Calibri" w:cs="Calibri"/>
          <w:noProof/>
          <w:szCs w:val="24"/>
        </w:rPr>
        <w:t>. DOI: 10.1109/CITS.2013.6705711.</w:t>
      </w:r>
    </w:p>
    <w:p w14:paraId="2C1B2428" w14:textId="77777777" w:rsidR="00250FF5" w:rsidRPr="00250FF5" w:rsidRDefault="00250FF5" w:rsidP="00250FF5">
      <w:pPr>
        <w:widowControl w:val="0"/>
        <w:autoSpaceDE w:val="0"/>
        <w:autoSpaceDN w:val="0"/>
        <w:adjustRightInd w:val="0"/>
        <w:spacing w:line="240" w:lineRule="auto"/>
        <w:rPr>
          <w:rFonts w:ascii="Calibri" w:hAnsi="Calibri" w:cs="Calibri"/>
          <w:noProof/>
          <w:szCs w:val="24"/>
        </w:rPr>
      </w:pPr>
      <w:r w:rsidRPr="00250FF5">
        <w:rPr>
          <w:rFonts w:ascii="Calibri" w:hAnsi="Calibri" w:cs="Calibri"/>
          <w:noProof/>
          <w:szCs w:val="24"/>
        </w:rPr>
        <w:t>Broder, A., Glassman, S.C., Manasse, M.S. &amp; Zweig, G. 1997. Syntactic clustering of the Web IS ( A ) n S ( B ). 29.</w:t>
      </w:r>
    </w:p>
    <w:p w14:paraId="2846CA34" w14:textId="77777777" w:rsidR="00250FF5" w:rsidRPr="00250FF5" w:rsidRDefault="00250FF5" w:rsidP="00250FF5">
      <w:pPr>
        <w:widowControl w:val="0"/>
        <w:autoSpaceDE w:val="0"/>
        <w:autoSpaceDN w:val="0"/>
        <w:adjustRightInd w:val="0"/>
        <w:spacing w:line="240" w:lineRule="auto"/>
        <w:rPr>
          <w:rFonts w:ascii="Calibri" w:hAnsi="Calibri" w:cs="Calibri"/>
          <w:noProof/>
          <w:szCs w:val="24"/>
        </w:rPr>
      </w:pPr>
      <w:r w:rsidRPr="00250FF5">
        <w:rPr>
          <w:rFonts w:ascii="Calibri" w:hAnsi="Calibri" w:cs="Calibri"/>
          <w:noProof/>
          <w:szCs w:val="24"/>
        </w:rPr>
        <w:t xml:space="preserve">Duman, S., Kalkan-Cakmakci, K., Egele, M., Robertson, W. &amp; Kirda, E. 2016. EmailProfiler: Spearphishing Filtering with Header and Stylometric Features of Emails. </w:t>
      </w:r>
      <w:r w:rsidRPr="00250FF5">
        <w:rPr>
          <w:rFonts w:ascii="Calibri" w:hAnsi="Calibri" w:cs="Calibri"/>
          <w:i/>
          <w:iCs/>
          <w:noProof/>
          <w:szCs w:val="24"/>
        </w:rPr>
        <w:t>Proceedings - International Computer Software and Applications Conference</w:t>
      </w:r>
      <w:r w:rsidRPr="00250FF5">
        <w:rPr>
          <w:rFonts w:ascii="Calibri" w:hAnsi="Calibri" w:cs="Calibri"/>
          <w:noProof/>
          <w:szCs w:val="24"/>
        </w:rPr>
        <w:t>. 1:408–416. DOI: 10.1109/COMPSAC.2016.105.</w:t>
      </w:r>
    </w:p>
    <w:p w14:paraId="3EC80528" w14:textId="77777777" w:rsidR="00250FF5" w:rsidRPr="00250FF5" w:rsidRDefault="00250FF5" w:rsidP="00250FF5">
      <w:pPr>
        <w:widowControl w:val="0"/>
        <w:autoSpaceDE w:val="0"/>
        <w:autoSpaceDN w:val="0"/>
        <w:adjustRightInd w:val="0"/>
        <w:spacing w:line="240" w:lineRule="auto"/>
        <w:rPr>
          <w:rFonts w:ascii="Calibri" w:hAnsi="Calibri" w:cs="Calibri"/>
          <w:noProof/>
          <w:szCs w:val="24"/>
        </w:rPr>
      </w:pPr>
      <w:r w:rsidRPr="00250FF5">
        <w:rPr>
          <w:rFonts w:ascii="Calibri" w:hAnsi="Calibri" w:cs="Calibri"/>
          <w:noProof/>
          <w:szCs w:val="24"/>
        </w:rPr>
        <w:t xml:space="preserve">Herzberg, A. 2009. DNS-based email sender authentication mechanisms: A critical review. </w:t>
      </w:r>
      <w:r w:rsidRPr="00250FF5">
        <w:rPr>
          <w:rFonts w:ascii="Calibri" w:hAnsi="Calibri" w:cs="Calibri"/>
          <w:i/>
          <w:iCs/>
          <w:noProof/>
          <w:szCs w:val="24"/>
        </w:rPr>
        <w:t>Computers and Security</w:t>
      </w:r>
      <w:r w:rsidRPr="00250FF5">
        <w:rPr>
          <w:rFonts w:ascii="Calibri" w:hAnsi="Calibri" w:cs="Calibri"/>
          <w:noProof/>
          <w:szCs w:val="24"/>
        </w:rPr>
        <w:t>. 28(8):731–742. DOI: 10.1016/j.cose.2009.05.002.</w:t>
      </w:r>
    </w:p>
    <w:p w14:paraId="1A7AA853" w14:textId="77777777" w:rsidR="00250FF5" w:rsidRPr="00250FF5" w:rsidRDefault="00250FF5" w:rsidP="00250FF5">
      <w:pPr>
        <w:widowControl w:val="0"/>
        <w:autoSpaceDE w:val="0"/>
        <w:autoSpaceDN w:val="0"/>
        <w:adjustRightInd w:val="0"/>
        <w:spacing w:line="240" w:lineRule="auto"/>
        <w:rPr>
          <w:rFonts w:ascii="Calibri" w:hAnsi="Calibri" w:cs="Calibri"/>
          <w:noProof/>
          <w:szCs w:val="24"/>
        </w:rPr>
      </w:pPr>
      <w:r w:rsidRPr="00250FF5">
        <w:rPr>
          <w:rFonts w:ascii="Calibri" w:hAnsi="Calibri" w:cs="Calibri"/>
          <w:noProof/>
          <w:szCs w:val="24"/>
        </w:rPr>
        <w:t xml:space="preserve">Islam, N., Hoque, M.M. &amp; Hossain, M.R. 2017. Automatic authorship detection from Bengali text using stylometric approach. </w:t>
      </w:r>
      <w:r w:rsidRPr="00250FF5">
        <w:rPr>
          <w:rFonts w:ascii="Calibri" w:hAnsi="Calibri" w:cs="Calibri"/>
          <w:i/>
          <w:iCs/>
          <w:noProof/>
          <w:szCs w:val="24"/>
        </w:rPr>
        <w:t>2017 20th International Conference of Computer and Information Technology (ICCIT)</w:t>
      </w:r>
      <w:r w:rsidRPr="00250FF5">
        <w:rPr>
          <w:rFonts w:ascii="Calibri" w:hAnsi="Calibri" w:cs="Calibri"/>
          <w:noProof/>
          <w:szCs w:val="24"/>
        </w:rPr>
        <w:t>. 1–6. DOI: 10.1109/ICCITECHN.2017.8281793.</w:t>
      </w:r>
    </w:p>
    <w:p w14:paraId="6E9834FE" w14:textId="77777777" w:rsidR="00250FF5" w:rsidRPr="00250FF5" w:rsidRDefault="00250FF5" w:rsidP="00250FF5">
      <w:pPr>
        <w:widowControl w:val="0"/>
        <w:autoSpaceDE w:val="0"/>
        <w:autoSpaceDN w:val="0"/>
        <w:adjustRightInd w:val="0"/>
        <w:spacing w:line="240" w:lineRule="auto"/>
        <w:rPr>
          <w:rFonts w:ascii="Calibri" w:hAnsi="Calibri" w:cs="Calibri"/>
          <w:noProof/>
          <w:szCs w:val="24"/>
        </w:rPr>
      </w:pPr>
      <w:r w:rsidRPr="00250FF5">
        <w:rPr>
          <w:rFonts w:ascii="Calibri" w:hAnsi="Calibri" w:cs="Calibri"/>
          <w:noProof/>
          <w:szCs w:val="24"/>
        </w:rPr>
        <w:t xml:space="preserve">Khonji, M., Iraqi, Y. &amp; Jones, A. 2011. Mitigation of spear phishing attacks: A content-based authorship identification framework. </w:t>
      </w:r>
      <w:r w:rsidRPr="00250FF5">
        <w:rPr>
          <w:rFonts w:ascii="Calibri" w:hAnsi="Calibri" w:cs="Calibri"/>
          <w:i/>
          <w:iCs/>
          <w:noProof/>
          <w:szCs w:val="24"/>
        </w:rPr>
        <w:t>2011 International Conference for Internet Technology and Secured Transactions, ICITST 2011</w:t>
      </w:r>
      <w:r w:rsidRPr="00250FF5">
        <w:rPr>
          <w:rFonts w:ascii="Calibri" w:hAnsi="Calibri" w:cs="Calibri"/>
          <w:noProof/>
          <w:szCs w:val="24"/>
        </w:rPr>
        <w:t>. (December):416–421. Available: http://www.scopus.com/inward/record.url?eid=2-s2.0-84857497061&amp;partnerID=tZOtx3y1.</w:t>
      </w:r>
    </w:p>
    <w:p w14:paraId="6035E0FE" w14:textId="77777777" w:rsidR="00250FF5" w:rsidRPr="00250FF5" w:rsidRDefault="00250FF5" w:rsidP="00250FF5">
      <w:pPr>
        <w:widowControl w:val="0"/>
        <w:autoSpaceDE w:val="0"/>
        <w:autoSpaceDN w:val="0"/>
        <w:adjustRightInd w:val="0"/>
        <w:spacing w:line="240" w:lineRule="auto"/>
        <w:rPr>
          <w:rFonts w:ascii="Calibri" w:hAnsi="Calibri" w:cs="Calibri"/>
          <w:noProof/>
          <w:szCs w:val="24"/>
        </w:rPr>
      </w:pPr>
      <w:r w:rsidRPr="00250FF5">
        <w:rPr>
          <w:rFonts w:ascii="Calibri" w:hAnsi="Calibri" w:cs="Calibri"/>
          <w:noProof/>
          <w:szCs w:val="24"/>
        </w:rPr>
        <w:t xml:space="preserve">Mackenzie, I.S., Mantay, B.J., Mcdonnell, P.G., Wei, L. &amp; Macdonald, T.M. 2011. Managing security and privacy concerns over data storage in healthcare research. </w:t>
      </w:r>
      <w:r w:rsidRPr="00250FF5">
        <w:rPr>
          <w:rFonts w:ascii="Calibri" w:hAnsi="Calibri" w:cs="Calibri"/>
          <w:i/>
          <w:iCs/>
          <w:noProof/>
          <w:szCs w:val="24"/>
        </w:rPr>
        <w:t>Pharmacoepidemiology and Drug Safety</w:t>
      </w:r>
      <w:r w:rsidRPr="00250FF5">
        <w:rPr>
          <w:rFonts w:ascii="Calibri" w:hAnsi="Calibri" w:cs="Calibri"/>
          <w:noProof/>
          <w:szCs w:val="24"/>
        </w:rPr>
        <w:t>. 20(8):885–893. DOI: 10.1002/pds.2170.</w:t>
      </w:r>
    </w:p>
    <w:p w14:paraId="0E055FB2" w14:textId="77777777" w:rsidR="00250FF5" w:rsidRPr="00250FF5" w:rsidRDefault="00250FF5" w:rsidP="00250FF5">
      <w:pPr>
        <w:widowControl w:val="0"/>
        <w:autoSpaceDE w:val="0"/>
        <w:autoSpaceDN w:val="0"/>
        <w:adjustRightInd w:val="0"/>
        <w:spacing w:line="240" w:lineRule="auto"/>
        <w:rPr>
          <w:rFonts w:ascii="Calibri" w:hAnsi="Calibri" w:cs="Calibri"/>
          <w:noProof/>
          <w:szCs w:val="24"/>
        </w:rPr>
      </w:pPr>
      <w:r w:rsidRPr="00250FF5">
        <w:rPr>
          <w:rFonts w:ascii="Calibri" w:hAnsi="Calibri" w:cs="Calibri"/>
          <w:noProof/>
          <w:szCs w:val="24"/>
        </w:rPr>
        <w:t xml:space="preserve">Mell, P. &amp; Grance, T. 2011. The NIST Definition of Cloud Computing Recommendations of the National Institute of Standards and Technology. </w:t>
      </w:r>
      <w:r w:rsidRPr="00250FF5">
        <w:rPr>
          <w:rFonts w:ascii="Calibri" w:hAnsi="Calibri" w:cs="Calibri"/>
          <w:i/>
          <w:iCs/>
          <w:noProof/>
          <w:szCs w:val="24"/>
        </w:rPr>
        <w:t>National Institute of Standards and Technology, Information Technology Laboratory</w:t>
      </w:r>
      <w:r w:rsidRPr="00250FF5">
        <w:rPr>
          <w:rFonts w:ascii="Calibri" w:hAnsi="Calibri" w:cs="Calibri"/>
          <w:noProof/>
          <w:szCs w:val="24"/>
        </w:rPr>
        <w:t>. 145:7. DOI: 10.1136/emj.2010.096966.</w:t>
      </w:r>
    </w:p>
    <w:p w14:paraId="7F34E6F5" w14:textId="77777777" w:rsidR="00250FF5" w:rsidRPr="00250FF5" w:rsidRDefault="00250FF5" w:rsidP="00250FF5">
      <w:pPr>
        <w:widowControl w:val="0"/>
        <w:autoSpaceDE w:val="0"/>
        <w:autoSpaceDN w:val="0"/>
        <w:adjustRightInd w:val="0"/>
        <w:spacing w:line="240" w:lineRule="auto"/>
        <w:rPr>
          <w:rFonts w:ascii="Calibri" w:hAnsi="Calibri" w:cs="Calibri"/>
          <w:noProof/>
          <w:szCs w:val="24"/>
        </w:rPr>
      </w:pPr>
      <w:r w:rsidRPr="00250FF5">
        <w:rPr>
          <w:rFonts w:ascii="Calibri" w:hAnsi="Calibri" w:cs="Calibri"/>
          <w:noProof/>
          <w:szCs w:val="24"/>
        </w:rPr>
        <w:t xml:space="preserve">Shaikh, F.B.F. &amp; Haider, S. 2011. Security threats in cloud computing. </w:t>
      </w:r>
      <w:r w:rsidRPr="00250FF5">
        <w:rPr>
          <w:rFonts w:ascii="Calibri" w:hAnsi="Calibri" w:cs="Calibri"/>
          <w:i/>
          <w:iCs/>
          <w:noProof/>
          <w:szCs w:val="24"/>
        </w:rPr>
        <w:t xml:space="preserve">2011 International Conference </w:t>
      </w:r>
      <w:r w:rsidRPr="00250FF5">
        <w:rPr>
          <w:rFonts w:ascii="Calibri" w:hAnsi="Calibri" w:cs="Calibri"/>
          <w:i/>
          <w:iCs/>
          <w:noProof/>
          <w:szCs w:val="24"/>
        </w:rPr>
        <w:lastRenderedPageBreak/>
        <w:t>for Internet Technology and Secured Transactions</w:t>
      </w:r>
      <w:r w:rsidRPr="00250FF5">
        <w:rPr>
          <w:rFonts w:ascii="Calibri" w:hAnsi="Calibri" w:cs="Calibri"/>
          <w:noProof/>
          <w:szCs w:val="24"/>
        </w:rPr>
        <w:t>. (December):214–219. DOI: 10.1016/j.sbspro.2011.08.063.</w:t>
      </w:r>
    </w:p>
    <w:p w14:paraId="2B8D4728" w14:textId="77777777" w:rsidR="00250FF5" w:rsidRPr="00250FF5" w:rsidRDefault="00250FF5" w:rsidP="00250FF5">
      <w:pPr>
        <w:widowControl w:val="0"/>
        <w:autoSpaceDE w:val="0"/>
        <w:autoSpaceDN w:val="0"/>
        <w:adjustRightInd w:val="0"/>
        <w:spacing w:line="240" w:lineRule="auto"/>
        <w:rPr>
          <w:rFonts w:ascii="Calibri" w:hAnsi="Calibri" w:cs="Calibri"/>
          <w:noProof/>
          <w:szCs w:val="24"/>
        </w:rPr>
      </w:pPr>
      <w:r w:rsidRPr="00250FF5">
        <w:rPr>
          <w:rFonts w:ascii="Calibri" w:hAnsi="Calibri" w:cs="Calibri"/>
          <w:noProof/>
          <w:szCs w:val="24"/>
        </w:rPr>
        <w:t xml:space="preserve">Shrobe, H., Shrier, D.L. &amp; Pentland, A. 2018. </w:t>
      </w:r>
      <w:r w:rsidRPr="00250FF5">
        <w:rPr>
          <w:rFonts w:ascii="Calibri" w:hAnsi="Calibri" w:cs="Calibri"/>
          <w:i/>
          <w:iCs/>
          <w:noProof/>
          <w:szCs w:val="24"/>
        </w:rPr>
        <w:t>New Solutions for Cybersecurity</w:t>
      </w:r>
      <w:r w:rsidRPr="00250FF5">
        <w:rPr>
          <w:rFonts w:ascii="Calibri" w:hAnsi="Calibri" w:cs="Calibri"/>
          <w:noProof/>
          <w:szCs w:val="24"/>
        </w:rPr>
        <w:t>. 1st ed. MIT Press.</w:t>
      </w:r>
    </w:p>
    <w:p w14:paraId="65EF90A3" w14:textId="77777777" w:rsidR="00250FF5" w:rsidRPr="00250FF5" w:rsidRDefault="00250FF5" w:rsidP="00250FF5">
      <w:pPr>
        <w:widowControl w:val="0"/>
        <w:autoSpaceDE w:val="0"/>
        <w:autoSpaceDN w:val="0"/>
        <w:adjustRightInd w:val="0"/>
        <w:spacing w:line="240" w:lineRule="auto"/>
        <w:rPr>
          <w:rFonts w:ascii="Calibri" w:hAnsi="Calibri" w:cs="Calibri"/>
          <w:noProof/>
          <w:szCs w:val="24"/>
        </w:rPr>
      </w:pPr>
      <w:r w:rsidRPr="00250FF5">
        <w:rPr>
          <w:rFonts w:ascii="Calibri" w:hAnsi="Calibri" w:cs="Calibri"/>
          <w:noProof/>
          <w:szCs w:val="24"/>
        </w:rPr>
        <w:t xml:space="preserve">Verma, R. &amp; Rai, N. 2015. Phish-IDetector: Message-ID based automatic phishing detection. </w:t>
      </w:r>
      <w:r w:rsidRPr="00250FF5">
        <w:rPr>
          <w:rFonts w:ascii="Calibri" w:hAnsi="Calibri" w:cs="Calibri"/>
          <w:i/>
          <w:iCs/>
          <w:noProof/>
          <w:szCs w:val="24"/>
        </w:rPr>
        <w:t>2015 12th International Joint Conference on e-Business and Telecommunications (ICETE)</w:t>
      </w:r>
      <w:r w:rsidRPr="00250FF5">
        <w:rPr>
          <w:rFonts w:ascii="Calibri" w:hAnsi="Calibri" w:cs="Calibri"/>
          <w:noProof/>
          <w:szCs w:val="24"/>
        </w:rPr>
        <w:t>. 04:427–434.</w:t>
      </w:r>
    </w:p>
    <w:p w14:paraId="328CA584" w14:textId="77777777" w:rsidR="00250FF5" w:rsidRPr="00250FF5" w:rsidRDefault="00250FF5" w:rsidP="00250FF5">
      <w:pPr>
        <w:widowControl w:val="0"/>
        <w:autoSpaceDE w:val="0"/>
        <w:autoSpaceDN w:val="0"/>
        <w:adjustRightInd w:val="0"/>
        <w:spacing w:line="240" w:lineRule="auto"/>
        <w:rPr>
          <w:rFonts w:ascii="Calibri" w:hAnsi="Calibri" w:cs="Calibri"/>
          <w:noProof/>
        </w:rPr>
      </w:pPr>
      <w:r w:rsidRPr="00250FF5">
        <w:rPr>
          <w:rFonts w:ascii="Calibri" w:hAnsi="Calibri" w:cs="Calibri"/>
          <w:noProof/>
          <w:szCs w:val="24"/>
        </w:rPr>
        <w:t>Verma, R., El, A., Ensias, A., Mohamed, A., Abdellah, B. &amp; Rabat, R. 2015. Comprehensive Method for Detecting Phishing Emails Using Correlation-based Analysis and User Participation. 155–157. DOI: 10.1145/3029806.3029842.</w:t>
      </w:r>
    </w:p>
    <w:p w14:paraId="30D1D2E5" w14:textId="490B9028" w:rsidR="00712F6B" w:rsidRPr="00712F6B" w:rsidRDefault="00712F6B" w:rsidP="00712F6B">
      <w:r>
        <w:fldChar w:fldCharType="end"/>
      </w:r>
    </w:p>
    <w:sectPr w:rsidR="00712F6B" w:rsidRPr="00712F6B" w:rsidSect="00BE2AB8">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0855E02"/>
    <w:multiLevelType w:val="hybridMultilevel"/>
    <w:tmpl w:val="7484848A"/>
    <w:lvl w:ilvl="0" w:tplc="17DEF6BE">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711D26C7"/>
    <w:multiLevelType w:val="hybridMultilevel"/>
    <w:tmpl w:val="AC9A06C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SxtDA3Njc1NTUzMjNQ0lEKTi0uzszPAykwrQUAhTzYoiwAAAA="/>
  </w:docVars>
  <w:rsids>
    <w:rsidRoot w:val="006D2769"/>
    <w:rsid w:val="000013A0"/>
    <w:rsid w:val="000373DB"/>
    <w:rsid w:val="00037F50"/>
    <w:rsid w:val="000629CE"/>
    <w:rsid w:val="000726A3"/>
    <w:rsid w:val="0007590C"/>
    <w:rsid w:val="001706F9"/>
    <w:rsid w:val="001A54A3"/>
    <w:rsid w:val="001E125A"/>
    <w:rsid w:val="001F74C5"/>
    <w:rsid w:val="00211F53"/>
    <w:rsid w:val="00216CC6"/>
    <w:rsid w:val="00230A98"/>
    <w:rsid w:val="00233486"/>
    <w:rsid w:val="00250FF5"/>
    <w:rsid w:val="0026361A"/>
    <w:rsid w:val="00266B0E"/>
    <w:rsid w:val="002818FA"/>
    <w:rsid w:val="002B7672"/>
    <w:rsid w:val="002C60B2"/>
    <w:rsid w:val="003031AA"/>
    <w:rsid w:val="00310341"/>
    <w:rsid w:val="00311997"/>
    <w:rsid w:val="003260EA"/>
    <w:rsid w:val="003261A4"/>
    <w:rsid w:val="003265B0"/>
    <w:rsid w:val="00337270"/>
    <w:rsid w:val="00355B98"/>
    <w:rsid w:val="003C1C4F"/>
    <w:rsid w:val="003D25F9"/>
    <w:rsid w:val="003E2F13"/>
    <w:rsid w:val="003E73C6"/>
    <w:rsid w:val="003F2466"/>
    <w:rsid w:val="003F65C7"/>
    <w:rsid w:val="00427B05"/>
    <w:rsid w:val="00456359"/>
    <w:rsid w:val="00480A03"/>
    <w:rsid w:val="004B45EB"/>
    <w:rsid w:val="004D1BE1"/>
    <w:rsid w:val="004D6A10"/>
    <w:rsid w:val="004E5374"/>
    <w:rsid w:val="0050491B"/>
    <w:rsid w:val="0059599F"/>
    <w:rsid w:val="005C1480"/>
    <w:rsid w:val="005D711A"/>
    <w:rsid w:val="00600D97"/>
    <w:rsid w:val="006178BF"/>
    <w:rsid w:val="00635D80"/>
    <w:rsid w:val="00645E86"/>
    <w:rsid w:val="00661E79"/>
    <w:rsid w:val="00683B5E"/>
    <w:rsid w:val="006A2840"/>
    <w:rsid w:val="006A5E71"/>
    <w:rsid w:val="006B3D39"/>
    <w:rsid w:val="006D2769"/>
    <w:rsid w:val="006E2069"/>
    <w:rsid w:val="00702D23"/>
    <w:rsid w:val="00712F6B"/>
    <w:rsid w:val="0072206B"/>
    <w:rsid w:val="007268A6"/>
    <w:rsid w:val="007370C0"/>
    <w:rsid w:val="00751BC0"/>
    <w:rsid w:val="007934B6"/>
    <w:rsid w:val="007C5806"/>
    <w:rsid w:val="007E4DBA"/>
    <w:rsid w:val="0080602A"/>
    <w:rsid w:val="00811728"/>
    <w:rsid w:val="00824C34"/>
    <w:rsid w:val="00825C35"/>
    <w:rsid w:val="008331E6"/>
    <w:rsid w:val="008B390F"/>
    <w:rsid w:val="008E1E6B"/>
    <w:rsid w:val="00900184"/>
    <w:rsid w:val="009078C1"/>
    <w:rsid w:val="00964DA5"/>
    <w:rsid w:val="009C2F45"/>
    <w:rsid w:val="009D20C3"/>
    <w:rsid w:val="009E3125"/>
    <w:rsid w:val="00A32BE8"/>
    <w:rsid w:val="00AD5488"/>
    <w:rsid w:val="00AE01AF"/>
    <w:rsid w:val="00AE1D05"/>
    <w:rsid w:val="00B64F97"/>
    <w:rsid w:val="00B87B3C"/>
    <w:rsid w:val="00BB2F08"/>
    <w:rsid w:val="00BE2AB8"/>
    <w:rsid w:val="00BE370F"/>
    <w:rsid w:val="00C01AF8"/>
    <w:rsid w:val="00C15F79"/>
    <w:rsid w:val="00C21852"/>
    <w:rsid w:val="00C45D49"/>
    <w:rsid w:val="00C5407D"/>
    <w:rsid w:val="00C8018F"/>
    <w:rsid w:val="00C90CC2"/>
    <w:rsid w:val="00C916DE"/>
    <w:rsid w:val="00CB3E1A"/>
    <w:rsid w:val="00CD656D"/>
    <w:rsid w:val="00CF2E1A"/>
    <w:rsid w:val="00CF7BAD"/>
    <w:rsid w:val="00D0635E"/>
    <w:rsid w:val="00D861E3"/>
    <w:rsid w:val="00DA7175"/>
    <w:rsid w:val="00DB65F7"/>
    <w:rsid w:val="00E057E6"/>
    <w:rsid w:val="00E369E1"/>
    <w:rsid w:val="00E647BB"/>
    <w:rsid w:val="00EE0054"/>
    <w:rsid w:val="00F427E7"/>
    <w:rsid w:val="00F525E3"/>
    <w:rsid w:val="00F56A37"/>
    <w:rsid w:val="00F8478A"/>
    <w:rsid w:val="00F96E66"/>
    <w:rsid w:val="00FA3859"/>
    <w:rsid w:val="00FB2D51"/>
    <w:rsid w:val="00FE482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E934D"/>
  <w15:chartTrackingRefBased/>
  <w15:docId w15:val="{2EE7400E-79A8-4BE3-BB01-D458ADD37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2E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2E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2E1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F2E1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9599F"/>
    <w:pPr>
      <w:ind w:left="720"/>
      <w:contextualSpacing/>
    </w:pPr>
  </w:style>
  <w:style w:type="paragraph" w:styleId="NoSpacing">
    <w:name w:val="No Spacing"/>
    <w:link w:val="NoSpacingChar"/>
    <w:uiPriority w:val="1"/>
    <w:qFormat/>
    <w:rsid w:val="00BE2AB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E2AB8"/>
    <w:rPr>
      <w:rFonts w:eastAsiaTheme="minorEastAsia"/>
      <w:lang w:val="en-US"/>
    </w:rPr>
  </w:style>
  <w:style w:type="paragraph" w:styleId="Bibliography">
    <w:name w:val="Bibliography"/>
    <w:basedOn w:val="Normal"/>
    <w:next w:val="Normal"/>
    <w:uiPriority w:val="37"/>
    <w:unhideWhenUsed/>
    <w:rsid w:val="00216C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2665488">
      <w:bodyDiv w:val="1"/>
      <w:marLeft w:val="0"/>
      <w:marRight w:val="0"/>
      <w:marTop w:val="0"/>
      <w:marBottom w:val="0"/>
      <w:divBdr>
        <w:top w:val="none" w:sz="0" w:space="0" w:color="auto"/>
        <w:left w:val="none" w:sz="0" w:space="0" w:color="auto"/>
        <w:bottom w:val="none" w:sz="0" w:space="0" w:color="auto"/>
        <w:right w:val="none" w:sz="0" w:space="0" w:color="auto"/>
      </w:divBdr>
    </w:div>
    <w:div w:id="2075662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n10</b:Tag>
    <b:SourceType>InternetSite</b:SourceType>
    <b:Guid>{F121F031-FD91-415C-B131-B41056A6A97D}</b:Guid>
    <b:Title>5 Problems with SAAS Security</b:Title>
    <b:Year>2010</b:Year>
    <b:Author>
      <b:Author>
        <b:NameList>
          <b:Person>
            <b:Last>Brodkin</b:Last>
            <b:First>Jon</b:First>
          </b:Person>
        </b:NameList>
      </b:Author>
    </b:Author>
    <b:InternetSiteTitle>Networkworld</b:InternetSiteTitle>
    <b:Month>September</b:Month>
    <b:Day>27</b:Day>
    <b:RefOrder>1</b:RefOrder>
  </b:Source>
</b:Sources>
</file>

<file path=customXml/itemProps1.xml><?xml version="1.0" encoding="utf-8"?>
<ds:datastoreItem xmlns:ds="http://schemas.openxmlformats.org/officeDocument/2006/customXml" ds:itemID="{5818F9F8-3BA4-48C4-B319-505334337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8</TotalTime>
  <Pages>1</Pages>
  <Words>10351</Words>
  <Characters>59004</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An Active Mode Content Based Stylometric  identification framework For the mitigation of phishing attacks</vt:lpstr>
    </vt:vector>
  </TitlesOfParts>
  <Company>25/09/2018</Company>
  <LinksUpToDate>false</LinksUpToDate>
  <CharactersWithSpaces>69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ctive Mode Content Based Stylometric  identification framework For the mitigation of phishing attacks</dc:title>
  <dc:subject/>
  <dc:creator>Mr. NJG Thokoa</dc:creator>
  <cp:keywords/>
  <dc:description/>
  <cp:lastModifiedBy>Neo Thokoa</cp:lastModifiedBy>
  <cp:revision>12</cp:revision>
  <dcterms:created xsi:type="dcterms:W3CDTF">2018-04-28T11:48:00Z</dcterms:created>
  <dcterms:modified xsi:type="dcterms:W3CDTF">2018-09-26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Citation Style_1">
    <vt:lpwstr>http://www.zotero.org/styles/harvard-university-of-cape-town</vt:lpwstr>
  </property>
  <property fmtid="{D5CDD505-2E9C-101B-9397-08002B2CF9AE}" pid="24" name="Mendeley Unique User Id_1">
    <vt:lpwstr>702d9372-025a-3052-963c-871723591953</vt:lpwstr>
  </property>
</Properties>
</file>